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88A745" w14:textId="77777777" w:rsidR="00833411" w:rsidRPr="001E51F1" w:rsidRDefault="00833411" w:rsidP="001E51F1">
      <w:pPr>
        <w:pStyle w:val="Heading1"/>
        <w:spacing w:line="240" w:lineRule="auto"/>
        <w:ind w:right="720"/>
        <w:jc w:val="center"/>
        <w:rPr>
          <w:rFonts w:ascii="Arial" w:hAnsi="Arial" w:cs="Arial"/>
          <w:color w:val="auto"/>
          <w:sz w:val="24"/>
          <w:szCs w:val="24"/>
        </w:rPr>
      </w:pPr>
      <w:r w:rsidRPr="001E51F1">
        <w:rPr>
          <w:rFonts w:ascii="Arial" w:hAnsi="Arial" w:cs="Arial"/>
          <w:color w:val="auto"/>
          <w:sz w:val="24"/>
          <w:szCs w:val="24"/>
        </w:rPr>
        <w:t>Clonal Architectures and Driver Mutations in Metastatic Melanomas</w:t>
      </w:r>
    </w:p>
    <w:p w14:paraId="4185C880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469A673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  <w:vertAlign w:val="superscript"/>
        </w:rPr>
      </w:pPr>
      <w:r w:rsidRPr="001E51F1">
        <w:rPr>
          <w:rFonts w:ascii="Arial" w:hAnsi="Arial" w:cs="Arial"/>
          <w:sz w:val="24"/>
          <w:szCs w:val="24"/>
        </w:rPr>
        <w:t>Li Ding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proofErr w:type="gramStart"/>
      <w:r w:rsidRPr="001E51F1">
        <w:rPr>
          <w:rFonts w:ascii="Arial" w:hAnsi="Arial" w:cs="Arial"/>
          <w:sz w:val="24"/>
          <w:szCs w:val="24"/>
          <w:vertAlign w:val="superscript"/>
        </w:rPr>
        <w:t>,2,3,4</w:t>
      </w:r>
      <w:proofErr w:type="gramEnd"/>
      <w:r w:rsidRPr="001E51F1">
        <w:rPr>
          <w:rFonts w:ascii="Arial" w:hAnsi="Arial" w:cs="Arial"/>
          <w:sz w:val="24"/>
          <w:szCs w:val="24"/>
          <w:vertAlign w:val="superscript"/>
        </w:rPr>
        <w:t>*</w:t>
      </w:r>
      <w:r w:rsidRPr="001E51F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1E51F1">
        <w:rPr>
          <w:rFonts w:ascii="Arial" w:hAnsi="Arial" w:cs="Arial"/>
          <w:sz w:val="24"/>
          <w:szCs w:val="24"/>
        </w:rPr>
        <w:t>Min</w:t>
      </w:r>
      <w:r w:rsidRPr="001E51F1">
        <w:rPr>
          <w:rFonts w:ascii="Arial" w:hAnsi="Arial" w:cs="Arial"/>
          <w:sz w:val="24"/>
          <w:szCs w:val="24"/>
          <w:lang w:eastAsia="ko-KR"/>
        </w:rPr>
        <w:t>j</w:t>
      </w:r>
      <w:r w:rsidRPr="001E51F1">
        <w:rPr>
          <w:rFonts w:ascii="Arial" w:hAnsi="Arial" w:cs="Arial"/>
          <w:sz w:val="24"/>
          <w:szCs w:val="24"/>
        </w:rPr>
        <w:t>ung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Kim</w:t>
      </w:r>
      <w:r w:rsidRPr="001E51F1">
        <w:rPr>
          <w:rFonts w:ascii="Arial" w:hAnsi="Arial" w:cs="Arial"/>
          <w:sz w:val="24"/>
          <w:szCs w:val="24"/>
          <w:vertAlign w:val="superscript"/>
        </w:rPr>
        <w:t>5*</w:t>
      </w:r>
      <w:r w:rsidRPr="001E51F1">
        <w:rPr>
          <w:rFonts w:ascii="Arial" w:hAnsi="Arial" w:cs="Arial"/>
          <w:sz w:val="24"/>
          <w:szCs w:val="24"/>
        </w:rPr>
        <w:t xml:space="preserve">, </w:t>
      </w:r>
      <w:r w:rsidR="00D0106F" w:rsidRPr="001E51F1">
        <w:rPr>
          <w:rFonts w:ascii="Arial" w:hAnsi="Arial" w:cs="Arial"/>
          <w:sz w:val="24"/>
          <w:szCs w:val="24"/>
        </w:rPr>
        <w:t>Krishna L. Kanchi</w:t>
      </w:r>
      <w:r w:rsidR="00D0106F"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="0045643D" w:rsidRPr="001E51F1">
        <w:rPr>
          <w:rFonts w:ascii="Arial" w:hAnsi="Arial" w:cs="Arial"/>
          <w:sz w:val="24"/>
          <w:szCs w:val="24"/>
          <w:vertAlign w:val="superscript"/>
        </w:rPr>
        <w:t>*</w:t>
      </w:r>
      <w:r w:rsidR="00D0106F">
        <w:rPr>
          <w:rFonts w:ascii="Arial" w:hAnsi="Arial" w:cs="Arial"/>
          <w:sz w:val="24"/>
          <w:szCs w:val="24"/>
        </w:rPr>
        <w:t xml:space="preserve">, </w:t>
      </w:r>
      <w:r w:rsidRPr="001E51F1">
        <w:rPr>
          <w:rFonts w:ascii="Arial" w:hAnsi="Arial" w:cs="Arial"/>
          <w:sz w:val="24"/>
          <w:szCs w:val="24"/>
        </w:rPr>
        <w:t>Nathan D. Dees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>, Charles Lu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>, Malachi Griffith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>, David Fenstermacher</w:t>
      </w:r>
      <w:r w:rsidRPr="001E51F1">
        <w:rPr>
          <w:rFonts w:ascii="Arial" w:hAnsi="Arial" w:cs="Arial"/>
          <w:sz w:val="24"/>
          <w:szCs w:val="24"/>
          <w:vertAlign w:val="superscript"/>
        </w:rPr>
        <w:t>5</w:t>
      </w:r>
      <w:r w:rsidRPr="001E51F1">
        <w:rPr>
          <w:rFonts w:ascii="Arial" w:hAnsi="Arial" w:cs="Arial"/>
          <w:sz w:val="24"/>
          <w:szCs w:val="24"/>
        </w:rPr>
        <w:t xml:space="preserve">,  </w:t>
      </w:r>
      <w:proofErr w:type="spellStart"/>
      <w:r w:rsidRPr="001E51F1">
        <w:rPr>
          <w:rFonts w:ascii="Arial" w:hAnsi="Arial" w:cs="Arial"/>
          <w:sz w:val="24"/>
          <w:szCs w:val="24"/>
          <w:lang w:eastAsia="ko-KR"/>
        </w:rPr>
        <w:t>Hyeran</w:t>
      </w:r>
      <w:proofErr w:type="spellEnd"/>
      <w:r w:rsidRPr="001E51F1">
        <w:rPr>
          <w:rFonts w:ascii="Arial" w:hAnsi="Arial" w:cs="Arial"/>
          <w:sz w:val="24"/>
          <w:szCs w:val="24"/>
          <w:lang w:eastAsia="ko-KR"/>
        </w:rPr>
        <w:t xml:space="preserve"> Sung</w:t>
      </w:r>
      <w:r w:rsidRPr="001E51F1">
        <w:rPr>
          <w:rFonts w:ascii="Arial" w:hAnsi="Arial" w:cs="Arial"/>
          <w:sz w:val="24"/>
          <w:szCs w:val="24"/>
          <w:vertAlign w:val="superscript"/>
        </w:rPr>
        <w:t>5</w:t>
      </w:r>
      <w:r w:rsidRPr="001E51F1">
        <w:rPr>
          <w:rFonts w:ascii="Arial" w:hAnsi="Arial" w:cs="Arial"/>
          <w:sz w:val="24"/>
          <w:szCs w:val="24"/>
        </w:rPr>
        <w:t>, Christopher A. Miller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>, Brian Goetz</w:t>
      </w:r>
      <w:r w:rsidRPr="001E51F1">
        <w:rPr>
          <w:rFonts w:ascii="Arial" w:hAnsi="Arial" w:cs="Arial"/>
          <w:sz w:val="24"/>
          <w:szCs w:val="24"/>
          <w:vertAlign w:val="superscript"/>
        </w:rPr>
        <w:t>6</w:t>
      </w:r>
      <w:r w:rsidRPr="001E51F1">
        <w:rPr>
          <w:rFonts w:ascii="Arial" w:hAnsi="Arial" w:cs="Arial"/>
          <w:sz w:val="24"/>
          <w:szCs w:val="24"/>
        </w:rPr>
        <w:t>, Michael C. Wendl</w:t>
      </w: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>, Obi Griffith</w:t>
      </w:r>
      <w:r w:rsidRPr="001E51F1">
        <w:rPr>
          <w:rFonts w:ascii="Arial" w:hAnsi="Arial" w:cs="Arial"/>
          <w:sz w:val="24"/>
          <w:szCs w:val="24"/>
          <w:vertAlign w:val="superscript"/>
        </w:rPr>
        <w:t>1,2</w:t>
      </w:r>
      <w:r w:rsidRPr="001E51F1">
        <w:rPr>
          <w:rFonts w:ascii="Arial" w:hAnsi="Arial" w:cs="Arial"/>
          <w:sz w:val="24"/>
          <w:szCs w:val="24"/>
        </w:rPr>
        <w:t>, Lynn A. Cornelius</w:t>
      </w:r>
      <w:r w:rsidRPr="001E51F1">
        <w:rPr>
          <w:rFonts w:ascii="Arial" w:hAnsi="Arial" w:cs="Arial"/>
          <w:sz w:val="24"/>
          <w:szCs w:val="24"/>
          <w:vertAlign w:val="superscript"/>
        </w:rPr>
        <w:t>2,6</w:t>
      </w:r>
      <w:r w:rsidRPr="001E51F1">
        <w:rPr>
          <w:rFonts w:ascii="Arial" w:hAnsi="Arial" w:cs="Arial"/>
          <w:sz w:val="24"/>
          <w:szCs w:val="24"/>
        </w:rPr>
        <w:t>, Gerald P. Linette</w:t>
      </w:r>
      <w:r w:rsidRPr="001E51F1">
        <w:rPr>
          <w:rFonts w:ascii="Arial" w:hAnsi="Arial" w:cs="Arial"/>
          <w:sz w:val="24"/>
          <w:szCs w:val="24"/>
          <w:vertAlign w:val="superscript"/>
        </w:rPr>
        <w:t>2,4</w:t>
      </w:r>
      <w:r w:rsidRPr="001E51F1">
        <w:rPr>
          <w:rFonts w:ascii="Arial" w:hAnsi="Arial" w:cs="Arial"/>
          <w:sz w:val="24"/>
          <w:szCs w:val="24"/>
        </w:rPr>
        <w:t>,</w:t>
      </w:r>
      <w:r w:rsidR="0045643D" w:rsidRPr="0045643D">
        <w:rPr>
          <w:rFonts w:ascii="Arial" w:hAnsi="Arial" w:cs="Arial"/>
        </w:rPr>
        <w:t xml:space="preserve"> </w:t>
      </w:r>
      <w:r w:rsidR="0045643D">
        <w:rPr>
          <w:rFonts w:ascii="Arial" w:hAnsi="Arial" w:cs="Arial"/>
        </w:rPr>
        <w:t>Joshua F. McMichael</w:t>
      </w:r>
      <w:r w:rsidR="0045643D" w:rsidRPr="00701660">
        <w:rPr>
          <w:rFonts w:ascii="Arial" w:hAnsi="Arial" w:cs="Arial"/>
          <w:vertAlign w:val="superscript"/>
        </w:rPr>
        <w:t>1</w:t>
      </w:r>
      <w:r w:rsidR="0045643D" w:rsidRPr="00701660">
        <w:rPr>
          <w:rFonts w:ascii="Arial" w:hAnsi="Arial" w:cs="Arial"/>
        </w:rPr>
        <w:t xml:space="preserve"> </w:t>
      </w:r>
      <w:r w:rsidR="0045643D">
        <w:rPr>
          <w:rFonts w:ascii="Arial" w:hAnsi="Arial" w:cs="Arial"/>
        </w:rPr>
        <w:t>,</w:t>
      </w:r>
      <w:r w:rsidRPr="001E51F1">
        <w:rPr>
          <w:rFonts w:ascii="Arial" w:hAnsi="Arial" w:cs="Arial"/>
          <w:sz w:val="24"/>
          <w:szCs w:val="24"/>
        </w:rPr>
        <w:t xml:space="preserve"> Vernon K Sondak</w:t>
      </w:r>
      <w:r w:rsidRPr="001E51F1">
        <w:rPr>
          <w:rFonts w:ascii="Arial" w:hAnsi="Arial" w:cs="Arial"/>
          <w:sz w:val="24"/>
          <w:szCs w:val="24"/>
          <w:vertAlign w:val="superscript"/>
        </w:rPr>
        <w:t>5</w:t>
      </w:r>
      <w:r w:rsidRPr="001E51F1">
        <w:rPr>
          <w:rFonts w:ascii="Arial" w:hAnsi="Arial" w:cs="Arial"/>
          <w:sz w:val="24"/>
          <w:szCs w:val="24"/>
        </w:rPr>
        <w:t>, Ryan C. Fields</w:t>
      </w:r>
      <w:r w:rsidRPr="001E51F1">
        <w:rPr>
          <w:rFonts w:ascii="Arial" w:hAnsi="Arial" w:cs="Arial"/>
          <w:sz w:val="24"/>
          <w:szCs w:val="24"/>
          <w:vertAlign w:val="superscript"/>
        </w:rPr>
        <w:t>4,6</w:t>
      </w:r>
      <w:r w:rsidRPr="001E51F1">
        <w:rPr>
          <w:rFonts w:ascii="Arial" w:hAnsi="Arial" w:cs="Arial"/>
          <w:sz w:val="24"/>
          <w:szCs w:val="24"/>
        </w:rPr>
        <w:t>, Timothy J. Ley</w:t>
      </w:r>
      <w:r w:rsidRPr="001E51F1">
        <w:rPr>
          <w:rFonts w:ascii="Arial" w:hAnsi="Arial" w:cs="Arial"/>
          <w:sz w:val="24"/>
          <w:szCs w:val="24"/>
          <w:vertAlign w:val="superscript"/>
        </w:rPr>
        <w:t>1,2,4</w:t>
      </w:r>
      <w:r w:rsidRPr="001E51F1">
        <w:rPr>
          <w:rFonts w:ascii="Arial" w:hAnsi="Arial" w:cs="Arial"/>
          <w:sz w:val="24"/>
          <w:szCs w:val="24"/>
        </w:rPr>
        <w:t>, James J. Mulé</w:t>
      </w:r>
      <w:r w:rsidRPr="001E51F1">
        <w:rPr>
          <w:rFonts w:ascii="Arial" w:hAnsi="Arial" w:cs="Arial"/>
          <w:sz w:val="24"/>
          <w:szCs w:val="24"/>
          <w:vertAlign w:val="superscript"/>
        </w:rPr>
        <w:t>5</w:t>
      </w:r>
      <w:r w:rsidRPr="001E51F1">
        <w:rPr>
          <w:rFonts w:ascii="Arial" w:hAnsi="Arial" w:cs="Arial"/>
          <w:sz w:val="24"/>
          <w:szCs w:val="24"/>
        </w:rPr>
        <w:t>, Richard K. Wilson</w:t>
      </w:r>
      <w:r w:rsidRPr="001E51F1">
        <w:rPr>
          <w:rFonts w:ascii="Arial" w:hAnsi="Arial" w:cs="Arial"/>
          <w:sz w:val="24"/>
          <w:szCs w:val="24"/>
          <w:vertAlign w:val="superscript"/>
        </w:rPr>
        <w:t>1,3,4</w:t>
      </w:r>
      <w:r w:rsidRPr="001E51F1">
        <w:rPr>
          <w:rFonts w:ascii="Arial" w:hAnsi="Arial" w:cs="Arial"/>
          <w:sz w:val="24"/>
          <w:szCs w:val="24"/>
        </w:rPr>
        <w:t>, and Jeffrey S. Weber</w:t>
      </w:r>
      <w:r w:rsidRPr="001E51F1">
        <w:rPr>
          <w:rFonts w:ascii="Arial" w:hAnsi="Arial" w:cs="Arial"/>
          <w:sz w:val="24"/>
          <w:szCs w:val="24"/>
          <w:vertAlign w:val="superscript"/>
        </w:rPr>
        <w:t>5</w:t>
      </w:r>
    </w:p>
    <w:p w14:paraId="24235C5A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  <w:vertAlign w:val="superscript"/>
        </w:rPr>
      </w:pPr>
    </w:p>
    <w:p w14:paraId="7B9AA29D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  <w:vertAlign w:val="superscript"/>
        </w:rPr>
        <w:t>1</w:t>
      </w:r>
      <w:r w:rsidRPr="001E51F1">
        <w:rPr>
          <w:rFonts w:ascii="Arial" w:hAnsi="Arial" w:cs="Arial"/>
          <w:sz w:val="24"/>
          <w:szCs w:val="24"/>
        </w:rPr>
        <w:t xml:space="preserve">The Genome Institute, </w:t>
      </w:r>
      <w:r w:rsidRPr="001E51F1">
        <w:rPr>
          <w:rFonts w:ascii="Arial" w:hAnsi="Arial" w:cs="Arial"/>
          <w:sz w:val="24"/>
          <w:szCs w:val="24"/>
          <w:vertAlign w:val="superscript"/>
        </w:rPr>
        <w:t>2</w:t>
      </w:r>
      <w:r w:rsidRPr="001E51F1">
        <w:rPr>
          <w:rFonts w:ascii="Arial" w:hAnsi="Arial" w:cs="Arial"/>
          <w:sz w:val="24"/>
          <w:szCs w:val="24"/>
        </w:rPr>
        <w:t xml:space="preserve">Department of Medicine, </w:t>
      </w:r>
      <w:r w:rsidRPr="001E51F1">
        <w:rPr>
          <w:rFonts w:ascii="Arial" w:hAnsi="Arial" w:cs="Arial"/>
          <w:sz w:val="24"/>
          <w:szCs w:val="24"/>
          <w:vertAlign w:val="superscript"/>
        </w:rPr>
        <w:t>3</w:t>
      </w:r>
      <w:r w:rsidRPr="001E51F1">
        <w:rPr>
          <w:rFonts w:ascii="Arial" w:hAnsi="Arial" w:cs="Arial"/>
          <w:sz w:val="24"/>
          <w:szCs w:val="24"/>
        </w:rPr>
        <w:t xml:space="preserve">Department of Genetics, </w:t>
      </w:r>
      <w:r w:rsidRPr="001E51F1">
        <w:rPr>
          <w:rFonts w:ascii="Arial" w:hAnsi="Arial" w:cs="Arial"/>
          <w:sz w:val="24"/>
          <w:szCs w:val="24"/>
          <w:vertAlign w:val="superscript"/>
        </w:rPr>
        <w:t>4</w:t>
      </w:r>
      <w:r w:rsidRPr="001E51F1">
        <w:rPr>
          <w:rFonts w:ascii="Arial" w:hAnsi="Arial" w:cs="Arial"/>
          <w:sz w:val="24"/>
          <w:szCs w:val="24"/>
        </w:rPr>
        <w:t xml:space="preserve">Siteman Cancer Center, </w:t>
      </w:r>
      <w:r w:rsidRPr="001E51F1">
        <w:rPr>
          <w:rFonts w:ascii="Arial" w:hAnsi="Arial" w:cs="Arial"/>
          <w:sz w:val="24"/>
          <w:szCs w:val="24"/>
          <w:vertAlign w:val="superscript"/>
        </w:rPr>
        <w:t>6</w:t>
      </w:r>
      <w:r w:rsidRPr="001E51F1">
        <w:rPr>
          <w:rFonts w:ascii="Arial" w:hAnsi="Arial" w:cs="Arial"/>
          <w:sz w:val="24"/>
          <w:szCs w:val="24"/>
        </w:rPr>
        <w:t>Department of Surgery, Washington University in St. Louis, MO 63108, USA</w:t>
      </w:r>
    </w:p>
    <w:p w14:paraId="765D4A88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  <w:vertAlign w:val="superscript"/>
        </w:rPr>
        <w:t>5</w:t>
      </w:r>
      <w:r w:rsidRPr="001E51F1">
        <w:rPr>
          <w:rFonts w:ascii="Arial" w:hAnsi="Arial" w:cs="Arial"/>
          <w:sz w:val="24"/>
          <w:szCs w:val="24"/>
        </w:rPr>
        <w:t>Donald A. Adam Comprehensive Melanoma Research Center, Moffitt Cancer Center, Tampa, FL 33612, USA</w:t>
      </w:r>
    </w:p>
    <w:p w14:paraId="74013A04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6E1B99F8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Address correspondence to:</w:t>
      </w:r>
    </w:p>
    <w:p w14:paraId="33EEBC4D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Jeffrey Weber M.D. Ph.D.</w:t>
      </w:r>
    </w:p>
    <w:p w14:paraId="68BA9D87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  <w:lang w:val="it-IT"/>
        </w:rPr>
      </w:pPr>
      <w:proofErr w:type="spellStart"/>
      <w:r w:rsidRPr="001E51F1">
        <w:rPr>
          <w:rFonts w:ascii="Arial" w:hAnsi="Arial" w:cs="Arial"/>
          <w:sz w:val="24"/>
          <w:szCs w:val="24"/>
          <w:lang w:val="it-IT"/>
        </w:rPr>
        <w:t>Moffitt</w:t>
      </w:r>
      <w:proofErr w:type="spellEnd"/>
      <w:r w:rsidRPr="001E51F1">
        <w:rPr>
          <w:rFonts w:ascii="Arial" w:hAnsi="Arial" w:cs="Arial"/>
          <w:sz w:val="24"/>
          <w:szCs w:val="24"/>
          <w:lang w:val="it-IT"/>
        </w:rPr>
        <w:t xml:space="preserve"> </w:t>
      </w:r>
      <w:proofErr w:type="spellStart"/>
      <w:r w:rsidRPr="001E51F1">
        <w:rPr>
          <w:rFonts w:ascii="Arial" w:hAnsi="Arial" w:cs="Arial"/>
          <w:sz w:val="24"/>
          <w:szCs w:val="24"/>
          <w:lang w:val="it-IT"/>
        </w:rPr>
        <w:t>Cancer</w:t>
      </w:r>
      <w:proofErr w:type="spellEnd"/>
      <w:r w:rsidRPr="001E51F1">
        <w:rPr>
          <w:rFonts w:ascii="Arial" w:hAnsi="Arial" w:cs="Arial"/>
          <w:sz w:val="24"/>
          <w:szCs w:val="24"/>
          <w:lang w:val="it-IT"/>
        </w:rPr>
        <w:t xml:space="preserve"> Center</w:t>
      </w:r>
    </w:p>
    <w:p w14:paraId="5A3A2FCA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  <w:lang w:val="it-IT"/>
        </w:rPr>
      </w:pPr>
      <w:proofErr w:type="gramStart"/>
      <w:r w:rsidRPr="001E51F1">
        <w:rPr>
          <w:rFonts w:ascii="Arial" w:hAnsi="Arial" w:cs="Arial"/>
          <w:sz w:val="24"/>
          <w:szCs w:val="24"/>
          <w:lang w:val="it-IT"/>
        </w:rPr>
        <w:t>12902</w:t>
      </w:r>
      <w:proofErr w:type="gramEnd"/>
      <w:r w:rsidRPr="001E51F1">
        <w:rPr>
          <w:rFonts w:ascii="Arial" w:hAnsi="Arial" w:cs="Arial"/>
          <w:sz w:val="24"/>
          <w:szCs w:val="24"/>
          <w:lang w:val="it-IT"/>
        </w:rPr>
        <w:t xml:space="preserve"> Magnolia Drive, SRB-2</w:t>
      </w:r>
    </w:p>
    <w:p w14:paraId="054839DE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Tampa, FL 33612</w:t>
      </w:r>
    </w:p>
    <w:p w14:paraId="3EE0B930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Jeffrey.weber@moffitt.org</w:t>
      </w:r>
    </w:p>
    <w:p w14:paraId="4E2D417A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3935B365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*These authors contributed equally to this work.</w:t>
      </w:r>
    </w:p>
    <w:p w14:paraId="5C300DDE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14:paraId="3A90F83B" w14:textId="77777777" w:rsidR="00D142A4" w:rsidRPr="001E51F1" w:rsidRDefault="00D142A4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668FCF91" w14:textId="77777777" w:rsidR="00833411" w:rsidRPr="001E51F1" w:rsidRDefault="00833411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14:paraId="361AC93D" w14:textId="77777777" w:rsidR="00833411" w:rsidRPr="001E51F1" w:rsidRDefault="00833411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14:paraId="3CA701A7" w14:textId="77777777" w:rsidR="00833411" w:rsidRPr="001E51F1" w:rsidRDefault="00833411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14:paraId="6DF72AFF" w14:textId="77777777" w:rsidR="00833411" w:rsidRPr="001E51F1" w:rsidRDefault="00833411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14:paraId="3E3975D8" w14:textId="77777777" w:rsidR="001F300A" w:rsidRPr="001E51F1" w:rsidRDefault="00CC7D58" w:rsidP="001E51F1">
      <w:pPr>
        <w:autoSpaceDE w:val="0"/>
        <w:autoSpaceDN w:val="0"/>
        <w:adjustRightInd w:val="0"/>
        <w:spacing w:after="0" w:line="240" w:lineRule="auto"/>
        <w:ind w:right="1350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Table of Contents*</w:t>
      </w:r>
    </w:p>
    <w:p w14:paraId="3D6AA707" w14:textId="77777777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3F967CED" w14:textId="77777777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0B437195" w14:textId="77777777" w:rsidR="001F300A" w:rsidRPr="001E51F1" w:rsidRDefault="001F300A" w:rsidP="001E51F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t>Supplementary Materials and Methods (pp.</w:t>
      </w:r>
      <w:r w:rsidR="00186D40" w:rsidRPr="001E51F1">
        <w:rPr>
          <w:rFonts w:ascii="Arial" w:eastAsiaTheme="minorHAnsi" w:hAnsi="Arial" w:cs="Arial"/>
          <w:color w:val="000000"/>
          <w:sz w:val="24"/>
          <w:szCs w:val="24"/>
        </w:rPr>
        <w:t xml:space="preserve"> </w:t>
      </w:r>
      <w:r w:rsidR="001E51F1">
        <w:rPr>
          <w:rFonts w:ascii="Arial" w:eastAsiaTheme="minorHAnsi" w:hAnsi="Arial" w:cs="Arial"/>
          <w:color w:val="000000"/>
          <w:sz w:val="24"/>
          <w:szCs w:val="24"/>
        </w:rPr>
        <w:t>3</w:t>
      </w:r>
      <w:r w:rsidR="00C95C78" w:rsidRPr="001E51F1">
        <w:rPr>
          <w:rFonts w:ascii="Arial" w:eastAsiaTheme="minorHAnsi" w:hAnsi="Arial" w:cs="Arial"/>
          <w:color w:val="000000"/>
          <w:sz w:val="24"/>
          <w:szCs w:val="24"/>
        </w:rPr>
        <w:t xml:space="preserve"> - </w:t>
      </w:r>
      <w:r w:rsidR="002058A2">
        <w:rPr>
          <w:rFonts w:ascii="Arial" w:eastAsiaTheme="minorHAnsi" w:hAnsi="Arial" w:cs="Arial"/>
          <w:color w:val="000000"/>
          <w:sz w:val="24"/>
          <w:szCs w:val="24"/>
        </w:rPr>
        <w:t>8</w:t>
      </w:r>
      <w:r w:rsidR="00186D40" w:rsidRPr="001E51F1">
        <w:rPr>
          <w:rFonts w:ascii="Arial" w:eastAsiaTheme="minorHAnsi" w:hAnsi="Arial" w:cs="Arial"/>
          <w:color w:val="000000"/>
          <w:sz w:val="24"/>
          <w:szCs w:val="24"/>
        </w:rPr>
        <w:t>)</w:t>
      </w:r>
    </w:p>
    <w:p w14:paraId="356920AB" w14:textId="77777777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1D171B29" w14:textId="77777777" w:rsidR="001F300A" w:rsidRPr="001E51F1" w:rsidRDefault="001F300A" w:rsidP="001E51F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t>Supplementary Figures (pp.</w:t>
      </w:r>
      <w:r w:rsidR="002058A2">
        <w:rPr>
          <w:rFonts w:ascii="Arial" w:eastAsiaTheme="minorHAnsi" w:hAnsi="Arial" w:cs="Arial"/>
          <w:color w:val="000000"/>
          <w:sz w:val="24"/>
          <w:szCs w:val="24"/>
        </w:rPr>
        <w:t xml:space="preserve"> 9 - 13</w:t>
      </w:r>
      <w:r w:rsidR="00186D40" w:rsidRPr="001E51F1">
        <w:rPr>
          <w:rFonts w:ascii="Arial" w:eastAsiaTheme="minorHAnsi" w:hAnsi="Arial" w:cs="Arial"/>
          <w:color w:val="000000"/>
          <w:sz w:val="24"/>
          <w:szCs w:val="24"/>
        </w:rPr>
        <w:t>)</w:t>
      </w:r>
    </w:p>
    <w:p w14:paraId="166FF0A7" w14:textId="77777777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5F6FF070" w14:textId="77777777" w:rsidR="00186D40" w:rsidRPr="001E51F1" w:rsidRDefault="001F300A" w:rsidP="001E51F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t>Supplementary Tables (pp</w:t>
      </w:r>
      <w:r w:rsidR="002058A2">
        <w:rPr>
          <w:rFonts w:ascii="Arial" w:eastAsiaTheme="minorHAnsi" w:hAnsi="Arial" w:cs="Arial"/>
          <w:color w:val="000000"/>
          <w:sz w:val="24"/>
          <w:szCs w:val="24"/>
        </w:rPr>
        <w:t>. 15- 23)</w:t>
      </w:r>
    </w:p>
    <w:p w14:paraId="6467D43F" w14:textId="77777777" w:rsidR="00186D40" w:rsidRPr="001E51F1" w:rsidRDefault="00186D40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7E4673BD" w14:textId="77777777" w:rsidR="001F300A" w:rsidRPr="001E51F1" w:rsidRDefault="002058A2" w:rsidP="001E51F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>
        <w:rPr>
          <w:rFonts w:ascii="Arial" w:eastAsiaTheme="minorHAnsi" w:hAnsi="Arial" w:cs="Arial"/>
          <w:color w:val="000000"/>
          <w:sz w:val="24"/>
          <w:szCs w:val="24"/>
        </w:rPr>
        <w:t>References (pp. 24 - 25</w:t>
      </w:r>
      <w:r w:rsidR="00186D40" w:rsidRPr="001E51F1">
        <w:rPr>
          <w:rFonts w:ascii="Arial" w:eastAsiaTheme="minorHAnsi" w:hAnsi="Arial" w:cs="Arial"/>
          <w:color w:val="000000"/>
          <w:sz w:val="24"/>
          <w:szCs w:val="24"/>
        </w:rPr>
        <w:t>)</w:t>
      </w:r>
    </w:p>
    <w:p w14:paraId="6FD3075A" w14:textId="77777777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0DCE04E7" w14:textId="77777777" w:rsidR="00CC7D58" w:rsidRPr="001E51F1" w:rsidRDefault="00CC7D58" w:rsidP="001E51F1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339ED97A" w14:textId="77777777" w:rsidR="005528C6" w:rsidRPr="001E51F1" w:rsidRDefault="005528C6" w:rsidP="001E51F1">
      <w:pPr>
        <w:spacing w:before="100" w:beforeAutospacing="1" w:after="100" w:afterAutospacing="1"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7009E2B4" w14:textId="77777777" w:rsidR="005528C6" w:rsidRPr="001E51F1" w:rsidRDefault="005528C6" w:rsidP="001E51F1">
      <w:pPr>
        <w:spacing w:before="100" w:beforeAutospacing="1" w:after="100" w:afterAutospacing="1" w:line="240" w:lineRule="auto"/>
        <w:jc w:val="both"/>
        <w:rPr>
          <w:rFonts w:ascii="Arial" w:hAnsi="Arial" w:cs="Arial"/>
          <w:b/>
          <w:sz w:val="24"/>
          <w:szCs w:val="24"/>
        </w:rPr>
      </w:pPr>
    </w:p>
    <w:p w14:paraId="464AF4DF" w14:textId="77777777" w:rsidR="003233B0" w:rsidRPr="001E51F1" w:rsidRDefault="003233B0" w:rsidP="001E51F1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44A0F4FD" w14:textId="77777777" w:rsidR="003233B0" w:rsidRPr="001E51F1" w:rsidRDefault="003233B0" w:rsidP="001E51F1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eastAsiaTheme="minorHAnsi" w:hAnsi="Arial" w:cs="Arial"/>
          <w:bCs/>
          <w:color w:val="000000"/>
          <w:sz w:val="24"/>
          <w:szCs w:val="24"/>
        </w:rPr>
      </w:pPr>
    </w:p>
    <w:p w14:paraId="6DE36FEA" w14:textId="77777777" w:rsidR="00AC6E71" w:rsidRPr="001E51F1" w:rsidRDefault="00AC6E71" w:rsidP="001E51F1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49495453" w14:textId="77777777" w:rsidR="001F300A" w:rsidRPr="001E51F1" w:rsidRDefault="001F300A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14:paraId="1D34D8C9" w14:textId="77777777" w:rsidR="00380BC9" w:rsidRPr="00FD5786" w:rsidRDefault="001F300A" w:rsidP="00FD5786">
      <w:pPr>
        <w:pStyle w:val="ListParagraph"/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1E51F1">
        <w:rPr>
          <w:rFonts w:ascii="Arial" w:hAnsi="Arial" w:cs="Arial"/>
          <w:b/>
          <w:sz w:val="24"/>
          <w:szCs w:val="24"/>
        </w:rPr>
        <w:br w:type="page"/>
      </w:r>
      <w:proofErr w:type="spellStart"/>
      <w:r w:rsidR="00DB7BF6" w:rsidRPr="001E51F1">
        <w:rPr>
          <w:rFonts w:ascii="Arial" w:hAnsi="Arial" w:cs="Arial"/>
          <w:b/>
          <w:sz w:val="24"/>
          <w:szCs w:val="24"/>
        </w:rPr>
        <w:lastRenderedPageBreak/>
        <w:t>A.</w:t>
      </w:r>
      <w:r w:rsidR="00AC157C">
        <w:rPr>
          <w:rFonts w:ascii="Arial" w:eastAsiaTheme="minorHAnsi" w:hAnsi="Arial" w:cs="Arial"/>
          <w:b/>
          <w:color w:val="000000"/>
          <w:sz w:val="24"/>
          <w:szCs w:val="24"/>
        </w:rPr>
        <w:t>Supplementary</w:t>
      </w:r>
      <w:proofErr w:type="spellEnd"/>
      <w:r w:rsidR="00AC157C">
        <w:rPr>
          <w:rFonts w:ascii="Arial" w:eastAsiaTheme="minorHAnsi" w:hAnsi="Arial" w:cs="Arial"/>
          <w:b/>
          <w:color w:val="000000"/>
          <w:sz w:val="24"/>
          <w:szCs w:val="24"/>
        </w:rPr>
        <w:t xml:space="preserve"> </w:t>
      </w:r>
      <w:r w:rsidR="00DB7BF6" w:rsidRPr="001E51F1">
        <w:rPr>
          <w:rFonts w:ascii="Arial" w:eastAsiaTheme="minorHAnsi" w:hAnsi="Arial" w:cs="Arial"/>
          <w:b/>
          <w:color w:val="000000"/>
          <w:sz w:val="24"/>
          <w:szCs w:val="24"/>
        </w:rPr>
        <w:t>Materials and Methods</w:t>
      </w:r>
      <w:r w:rsidR="00DB7BF6" w:rsidRPr="001E51F1">
        <w:rPr>
          <w:rFonts w:ascii="Arial" w:hAnsi="Arial" w:cs="Arial"/>
          <w:b/>
          <w:sz w:val="24"/>
          <w:szCs w:val="24"/>
        </w:rPr>
        <w:t xml:space="preserve"> </w:t>
      </w:r>
      <w:r w:rsidR="00DB7BF6" w:rsidRPr="001E51F1">
        <w:rPr>
          <w:rFonts w:ascii="Arial" w:hAnsi="Arial" w:cs="Arial"/>
          <w:b/>
          <w:sz w:val="24"/>
          <w:szCs w:val="24"/>
        </w:rPr>
        <w:br w:type="page"/>
      </w:r>
    </w:p>
    <w:p w14:paraId="0F6D4853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</w:rPr>
      </w:pPr>
      <w:r w:rsidRPr="001E51F1">
        <w:rPr>
          <w:rFonts w:ascii="Arial" w:hAnsi="Arial" w:cs="Arial"/>
          <w:b/>
        </w:rPr>
        <w:lastRenderedPageBreak/>
        <w:t>Capture array design</w:t>
      </w:r>
    </w:p>
    <w:p w14:paraId="6E7C5F8E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346ACEC3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We used custom sequence capture arrays from Roche </w:t>
      </w:r>
      <w:proofErr w:type="spellStart"/>
      <w:r w:rsidRPr="001E51F1">
        <w:rPr>
          <w:rFonts w:ascii="Arial" w:hAnsi="Arial" w:cs="Arial"/>
        </w:rPr>
        <w:t>Nimblegen</w:t>
      </w:r>
      <w:proofErr w:type="spellEnd"/>
      <w:r w:rsidRPr="001E51F1">
        <w:rPr>
          <w:rFonts w:ascii="Arial" w:hAnsi="Arial" w:cs="Arial"/>
        </w:rPr>
        <w:t xml:space="preserve"> to validate putative mutations. To perform capture validation for individual samples,</w:t>
      </w:r>
      <w:r w:rsidRPr="001E51F1">
        <w:rPr>
          <w:rFonts w:ascii="Arial" w:hAnsi="Arial" w:cs="Arial"/>
          <w:lang w:eastAsia="zh-CN"/>
        </w:rPr>
        <w:t xml:space="preserve"> (1) for cases with fewer than 10,000 total sites, </w:t>
      </w:r>
      <w:r w:rsidRPr="001E51F1">
        <w:rPr>
          <w:rFonts w:ascii="Arial" w:hAnsi="Arial" w:cs="Arial"/>
        </w:rPr>
        <w:t xml:space="preserve">we selected all predicted </w:t>
      </w:r>
      <w:proofErr w:type="spellStart"/>
      <w:r w:rsidRPr="001E51F1">
        <w:rPr>
          <w:rFonts w:ascii="Arial" w:hAnsi="Arial" w:cs="Arial"/>
        </w:rPr>
        <w:t>indels</w:t>
      </w:r>
      <w:proofErr w:type="spellEnd"/>
      <w:r w:rsidRPr="001E51F1">
        <w:rPr>
          <w:rFonts w:ascii="Arial" w:hAnsi="Arial" w:cs="Arial"/>
        </w:rPr>
        <w:t xml:space="preserve"> and SNVs from non-repetitive regions of the genome (tiers 1-3) as well as genome-wide SVs; (2) for cases with greater than 10,000 sites, we</w:t>
      </w:r>
      <w:r w:rsidRPr="001E51F1">
        <w:rPr>
          <w:rFonts w:ascii="Arial" w:hAnsi="Arial" w:cs="Arial"/>
          <w:lang w:eastAsia="zh-CN"/>
        </w:rPr>
        <w:t xml:space="preserve"> included all SVs, tier 1 SNVs, tier 1 </w:t>
      </w:r>
      <w:proofErr w:type="spellStart"/>
      <w:r w:rsidRPr="001E51F1">
        <w:rPr>
          <w:rFonts w:ascii="Arial" w:hAnsi="Arial" w:cs="Arial"/>
          <w:lang w:eastAsia="zh-CN"/>
        </w:rPr>
        <w:t>indels</w:t>
      </w:r>
      <w:proofErr w:type="spellEnd"/>
      <w:r w:rsidRPr="001E51F1">
        <w:rPr>
          <w:rFonts w:ascii="Arial" w:hAnsi="Arial" w:cs="Arial"/>
          <w:lang w:eastAsia="zh-CN"/>
        </w:rPr>
        <w:t>, and based on the tier 2 and tier 3 SNVs counts, we randomly picked tiers 2 and 3 sites to reach 10,000 sites/genome.</w:t>
      </w:r>
      <w:r w:rsidRPr="001E51F1">
        <w:rPr>
          <w:rFonts w:ascii="Arial" w:hAnsi="Arial" w:cs="Arial"/>
        </w:rPr>
        <w:t xml:space="preserve"> </w:t>
      </w:r>
      <w:proofErr w:type="spellStart"/>
      <w:r w:rsidRPr="001E51F1">
        <w:rPr>
          <w:rFonts w:ascii="Arial" w:hAnsi="Arial" w:cs="Arial"/>
        </w:rPr>
        <w:t>Nimblegen</w:t>
      </w:r>
      <w:proofErr w:type="spellEnd"/>
      <w:r w:rsidRPr="001E51F1">
        <w:rPr>
          <w:rFonts w:ascii="Arial" w:hAnsi="Arial" w:cs="Arial"/>
        </w:rPr>
        <w:t xml:space="preserve"> was able to design capture probes for between 81.1% and 99.9% of the intended targets.</w:t>
      </w:r>
      <w:r w:rsidR="00597BF6" w:rsidRPr="001E51F1">
        <w:rPr>
          <w:rFonts w:ascii="Arial" w:hAnsi="Arial" w:cs="Arial"/>
        </w:rPr>
        <w:t xml:space="preserve"> Solid phase captures were performed as previously described</w:t>
      </w:r>
      <w:hyperlink w:anchor="_ENREF_7" w:tooltip="Ding, 2012 #1696" w:history="1">
        <w:r w:rsidR="003C3FBD" w:rsidRPr="001E51F1">
          <w:rPr>
            <w:rFonts w:ascii="Arial" w:hAnsi="Arial" w:cs="Arial"/>
          </w:rPr>
          <w:fldChar w:fldCharType="begin">
            <w:fldData xml:space="preserve">PEVuZE5vdGU+PENpdGU+PEF1dGhvcj5EaW5nPC9BdXRob3I+PFllYXI+MjAxMjwvWWVhcj48UmVj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UwNi0xMDwvcGFn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</w:fldData>
          </w:fldChar>
        </w:r>
        <w:r w:rsidR="00597BF6" w:rsidRPr="001E51F1">
          <w:rPr>
            <w:rFonts w:ascii="Arial" w:hAnsi="Arial" w:cs="Arial"/>
          </w:rPr>
          <w:instrText xml:space="preserve"> ADDIN EN.CITE </w:instrText>
        </w:r>
        <w:r w:rsidR="003C3FBD" w:rsidRPr="001E51F1">
          <w:rPr>
            <w:rFonts w:ascii="Arial" w:hAnsi="Arial" w:cs="Arial"/>
          </w:rPr>
          <w:fldChar w:fldCharType="begin">
            <w:fldData xml:space="preserve">PEVuZE5vdGU+PENpdGU+PEF1dGhvcj5EaW5nPC9BdXRob3I+PFllYXI+MjAxMjwvWWVhcj48UmVj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UwNi0xMDwvcGFn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</w:fldData>
          </w:fldChar>
        </w:r>
        <w:r w:rsidR="00597BF6" w:rsidRPr="001E51F1">
          <w:rPr>
            <w:rFonts w:ascii="Arial" w:hAnsi="Arial" w:cs="Arial"/>
          </w:rPr>
          <w:instrText xml:space="preserve"> ADDIN EN.CITE.DATA </w:instrText>
        </w:r>
        <w:r w:rsidR="003C3FBD" w:rsidRPr="001E51F1">
          <w:rPr>
            <w:rFonts w:ascii="Arial" w:hAnsi="Arial" w:cs="Arial"/>
          </w:rPr>
        </w:r>
        <w:r w:rsidR="003C3FBD" w:rsidRPr="001E51F1">
          <w:rPr>
            <w:rFonts w:ascii="Arial" w:hAnsi="Arial" w:cs="Arial"/>
          </w:rPr>
          <w:fldChar w:fldCharType="end"/>
        </w:r>
        <w:r w:rsidR="003C3FBD" w:rsidRPr="001E51F1">
          <w:rPr>
            <w:rFonts w:ascii="Arial" w:hAnsi="Arial" w:cs="Arial"/>
          </w:rPr>
        </w:r>
        <w:r w:rsidR="003C3FBD" w:rsidRPr="001E51F1">
          <w:rPr>
            <w:rFonts w:ascii="Arial" w:hAnsi="Arial" w:cs="Arial"/>
          </w:rPr>
          <w:fldChar w:fldCharType="separate"/>
        </w:r>
        <w:r w:rsidR="00597BF6" w:rsidRPr="001E51F1">
          <w:rPr>
            <w:rFonts w:ascii="Arial" w:hAnsi="Arial" w:cs="Arial"/>
            <w:noProof/>
            <w:vertAlign w:val="superscript"/>
          </w:rPr>
          <w:t>7</w:t>
        </w:r>
        <w:r w:rsidR="003C3FBD" w:rsidRPr="001E51F1">
          <w:rPr>
            <w:rFonts w:ascii="Arial" w:hAnsi="Arial" w:cs="Arial"/>
          </w:rPr>
          <w:fldChar w:fldCharType="end"/>
        </w:r>
      </w:hyperlink>
      <w:r w:rsidR="00597BF6" w:rsidRPr="001E51F1">
        <w:rPr>
          <w:rFonts w:ascii="Arial" w:hAnsi="Arial" w:cs="Arial"/>
        </w:rPr>
        <w:t>.</w:t>
      </w:r>
    </w:p>
    <w:p w14:paraId="008AD234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</w:p>
    <w:p w14:paraId="68AED3AE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Here are the SNVs counts that were sent to validation for each case.</w:t>
      </w:r>
    </w:p>
    <w:p w14:paraId="15FB9C4C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1: all tier 1, all tier 2, and all tier 3 sites were included for validation.</w:t>
      </w:r>
    </w:p>
    <w:p w14:paraId="70A7C5A1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2: all tier 1, all tier 2, and 5961 out of 17885 (33%) tier 3 sites were selected for validation.</w:t>
      </w:r>
    </w:p>
    <w:p w14:paraId="6F55B044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3: all tier 1, all tier 2, and 3417 out of 30761 (11%) tier 3 sites were selected for validation.</w:t>
      </w:r>
    </w:p>
    <w:p w14:paraId="4558076E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4: all tier 1, 4013 out of 20065 (20%) tier 2 sites, and 2691 out of 107661 (2%) tier 3 sites were selected for validation.</w:t>
      </w:r>
    </w:p>
    <w:p w14:paraId="5D21E1FF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5: as we have two metastasis samples, the duplicates were removed and then all tier 1, 5147 out of 10294 (50%) tier 2 sites, and 2630 out of 55248 (5%) tier 3 sites were selected for validation.</w:t>
      </w:r>
    </w:p>
    <w:p w14:paraId="77E7E812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6: all tier 1, 4629 out of 23145 (20%) tier 2 sites, and 2734 out of 128524 (2%) tier 3 sites were selected for validation.</w:t>
      </w:r>
    </w:p>
    <w:p w14:paraId="16BF0516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7: all tier 1, 5309 out of 10618 (50%) tier 2 sites, and 2698 out of 56674 (4%) tier 3 sites were selected for validation.</w:t>
      </w:r>
    </w:p>
    <w:p w14:paraId="3932CAED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8: all tier 1, all tier 2, and 3067 out of 30672 (10%) tier 3 sites were selected for validation.</w:t>
      </w:r>
    </w:p>
    <w:p w14:paraId="6C9FA6D5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9: all tier 1, 1473 out of 47157 (3%) tier 2 sites, and 986 out of 214122 (0.4%) tier 3 sites were selected for validation.</w:t>
      </w:r>
    </w:p>
    <w:p w14:paraId="43D0372F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10: all tier 1, all tier 2, and 5694 out of 20382 (28%) tier 3 sites were selected for validation.</w:t>
      </w:r>
    </w:p>
    <w:p w14:paraId="25E1DF04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11: all tier 1, 4939 out of 9879 (50%) tier 2 sites, and 3103 out of 52761 (6%) tier 3 sites were selected for validation.</w:t>
      </w:r>
    </w:p>
    <w:p w14:paraId="6535673B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12: all tier 1, all tier2, and 3216 out of 28944 (11%) tier 3 sites were selected for validation.</w:t>
      </w:r>
    </w:p>
    <w:p w14:paraId="4CC626E9" w14:textId="77777777" w:rsidR="00152929" w:rsidRPr="001E51F1" w:rsidRDefault="00152929" w:rsidP="001E51F1">
      <w:pPr>
        <w:pStyle w:val="Default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lang w:eastAsia="zh-CN"/>
        </w:rPr>
        <w:t>MEL13: as we have two metastasis samples, the duplicates were removed and then all tier 1, all tier2, and 4111 out of 24669 (17%) tier 3 sites were selected for validation.</w:t>
      </w:r>
    </w:p>
    <w:p w14:paraId="68CFA8BC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01892A50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lastRenderedPageBreak/>
        <w:t xml:space="preserve">For small insertions and SNVs, the targeted regions were exactly 200bp centered on the variant. For small deletions, the deleted sequence plus 100 </w:t>
      </w:r>
      <w:proofErr w:type="spellStart"/>
      <w:r w:rsidRPr="001E51F1">
        <w:rPr>
          <w:rFonts w:ascii="Arial" w:hAnsi="Arial" w:cs="Arial"/>
        </w:rPr>
        <w:t>bp</w:t>
      </w:r>
      <w:proofErr w:type="spellEnd"/>
      <w:r w:rsidRPr="001E51F1">
        <w:rPr>
          <w:rFonts w:ascii="Arial" w:hAnsi="Arial" w:cs="Arial"/>
        </w:rPr>
        <w:t xml:space="preserve"> of sequence flanking each end of the deletion were selected.</w:t>
      </w:r>
    </w:p>
    <w:p w14:paraId="0628F5C4" w14:textId="77777777" w:rsidR="0031777B" w:rsidRPr="001E51F1" w:rsidRDefault="0031777B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6C69043E" w14:textId="77777777" w:rsidR="00C95C78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For putative somatic SVs, we requested probes tiled across the predicted breakpoint flanking 100bp of the outermost, predicted breakpoint. For larger insertions a single region was requested, but for translocations, deletions, and inversions </w:t>
      </w:r>
      <w:proofErr w:type="spellStart"/>
      <w:r w:rsidRPr="001E51F1">
        <w:rPr>
          <w:rFonts w:ascii="Arial" w:hAnsi="Arial" w:cs="Arial"/>
        </w:rPr>
        <w:t>etc</w:t>
      </w:r>
      <w:proofErr w:type="spellEnd"/>
      <w:r w:rsidRPr="001E51F1">
        <w:rPr>
          <w:rFonts w:ascii="Arial" w:hAnsi="Arial" w:cs="Arial"/>
        </w:rPr>
        <w:t xml:space="preserve">, we requested two targets, one for each breakpoint. Roche </w:t>
      </w:r>
      <w:proofErr w:type="spellStart"/>
      <w:r w:rsidRPr="001E51F1">
        <w:rPr>
          <w:rFonts w:ascii="Arial" w:hAnsi="Arial" w:cs="Arial"/>
        </w:rPr>
        <w:t>Nimblegen</w:t>
      </w:r>
      <w:proofErr w:type="spellEnd"/>
      <w:r w:rsidRPr="001E51F1">
        <w:rPr>
          <w:rFonts w:ascii="Arial" w:hAnsi="Arial" w:cs="Arial"/>
        </w:rPr>
        <w:t xml:space="preserve"> design parameters allowed for probes with up to five additional sequence m</w:t>
      </w:r>
      <w:r w:rsidR="00597BF6" w:rsidRPr="001E51F1">
        <w:rPr>
          <w:rFonts w:ascii="Arial" w:hAnsi="Arial" w:cs="Arial"/>
        </w:rPr>
        <w:t>atches elsewhere in the genome.</w:t>
      </w:r>
    </w:p>
    <w:p w14:paraId="13D4B206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61BE4F31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</w:rPr>
      </w:pPr>
      <w:proofErr w:type="gramStart"/>
      <w:r w:rsidRPr="001E51F1">
        <w:rPr>
          <w:rFonts w:ascii="Arial" w:hAnsi="Arial" w:cs="Arial"/>
          <w:b/>
        </w:rPr>
        <w:t>Alignment of solid phase capture</w:t>
      </w:r>
      <w:proofErr w:type="gramEnd"/>
      <w:r w:rsidRPr="001E51F1">
        <w:rPr>
          <w:rFonts w:ascii="Arial" w:hAnsi="Arial" w:cs="Arial"/>
          <w:b/>
        </w:rPr>
        <w:t xml:space="preserve"> validation data</w:t>
      </w:r>
    </w:p>
    <w:p w14:paraId="5CF101C9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24DE66F2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We generated 100bp paired-end sequence data using one </w:t>
      </w:r>
      <w:proofErr w:type="spellStart"/>
      <w:r w:rsidRPr="001E51F1">
        <w:rPr>
          <w:rFonts w:ascii="Arial" w:hAnsi="Arial" w:cs="Arial"/>
        </w:rPr>
        <w:t>Illumina</w:t>
      </w:r>
      <w:proofErr w:type="spellEnd"/>
      <w:r w:rsidRPr="001E51F1">
        <w:rPr>
          <w:rFonts w:ascii="Arial" w:hAnsi="Arial" w:cs="Arial"/>
        </w:rPr>
        <w:t xml:space="preserve"> </w:t>
      </w:r>
      <w:proofErr w:type="spellStart"/>
      <w:r w:rsidRPr="001E51F1">
        <w:rPr>
          <w:rFonts w:ascii="Arial" w:hAnsi="Arial" w:cs="Arial"/>
        </w:rPr>
        <w:t>HiSeq</w:t>
      </w:r>
      <w:proofErr w:type="spellEnd"/>
      <w:r w:rsidRPr="001E51F1">
        <w:rPr>
          <w:rFonts w:ascii="Arial" w:hAnsi="Arial" w:cs="Arial"/>
        </w:rPr>
        <w:t xml:space="preserve"> lane for each </w:t>
      </w:r>
      <w:proofErr w:type="spellStart"/>
      <w:r w:rsidRPr="001E51F1">
        <w:rPr>
          <w:rFonts w:ascii="Arial" w:hAnsi="Arial" w:cs="Arial"/>
        </w:rPr>
        <w:t>metastastatic</w:t>
      </w:r>
      <w:proofErr w:type="spellEnd"/>
      <w:r w:rsidRPr="001E51F1">
        <w:rPr>
          <w:rFonts w:ascii="Arial" w:hAnsi="Arial" w:cs="Arial"/>
        </w:rPr>
        <w:t xml:space="preserve"> tumor or normal sample. </w:t>
      </w:r>
      <w:proofErr w:type="spellStart"/>
      <w:r w:rsidRPr="001E51F1">
        <w:rPr>
          <w:rFonts w:ascii="Arial" w:hAnsi="Arial" w:cs="Arial"/>
        </w:rPr>
        <w:t>Illumina</w:t>
      </w:r>
      <w:proofErr w:type="spellEnd"/>
      <w:r w:rsidRPr="001E51F1">
        <w:rPr>
          <w:rFonts w:ascii="Arial" w:hAnsi="Arial" w:cs="Arial"/>
        </w:rPr>
        <w:t xml:space="preserve"> reads were mapped to the NCBI Build 36 reference sequence (BWA v0.5.9), merged into BAM files (</w:t>
      </w:r>
      <w:proofErr w:type="spellStart"/>
      <w:r w:rsidRPr="001E51F1">
        <w:rPr>
          <w:rFonts w:ascii="Arial" w:hAnsi="Arial" w:cs="Arial"/>
        </w:rPr>
        <w:t>SAMtools</w:t>
      </w:r>
      <w:proofErr w:type="spellEnd"/>
      <w:r w:rsidRPr="001E51F1">
        <w:rPr>
          <w:rFonts w:ascii="Arial" w:hAnsi="Arial" w:cs="Arial"/>
        </w:rPr>
        <w:t xml:space="preserve"> v1 r599), and duplicate reads were tagged (Picard v1.29). Coverage of target sequences was assessed using </w:t>
      </w:r>
      <w:proofErr w:type="spellStart"/>
      <w:r w:rsidRPr="001E51F1">
        <w:rPr>
          <w:rFonts w:ascii="Arial" w:hAnsi="Arial" w:cs="Arial"/>
        </w:rPr>
        <w:t>RefCov</w:t>
      </w:r>
      <w:proofErr w:type="spellEnd"/>
      <w:r w:rsidRPr="001E51F1">
        <w:rPr>
          <w:rFonts w:ascii="Arial" w:hAnsi="Arial" w:cs="Arial"/>
        </w:rPr>
        <w:t xml:space="preserve"> software (T. Wylie et al, unpublished). We obtained greater than 20X haploid reference coverage for 96.9 to 99.68% of the targeted sites in each sample pair (Supplementary Table 2). </w:t>
      </w:r>
    </w:p>
    <w:p w14:paraId="03200D1D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7FA3B1AD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</w:rPr>
      </w:pPr>
      <w:r w:rsidRPr="001E51F1">
        <w:rPr>
          <w:rFonts w:ascii="Arial" w:hAnsi="Arial" w:cs="Arial"/>
          <w:b/>
        </w:rPr>
        <w:t>Validation of SNVs and dinucleotide variants</w:t>
      </w:r>
    </w:p>
    <w:p w14:paraId="45E43721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5F23D284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Putative SNVs and dinucleotide variants were validated using </w:t>
      </w:r>
      <w:proofErr w:type="spellStart"/>
      <w:r w:rsidRPr="001E51F1">
        <w:rPr>
          <w:rFonts w:ascii="Arial" w:hAnsi="Arial" w:cs="Arial"/>
        </w:rPr>
        <w:t>VarScan</w:t>
      </w:r>
      <w:proofErr w:type="spellEnd"/>
      <w:r w:rsidRPr="001E51F1">
        <w:rPr>
          <w:rFonts w:ascii="Arial" w:hAnsi="Arial" w:cs="Arial"/>
        </w:rPr>
        <w:t xml:space="preserve"> 2 (http://varscan.sourceforge.net) with the following parameters:</w:t>
      </w:r>
    </w:p>
    <w:p w14:paraId="7C4FF082" w14:textId="77777777" w:rsidR="0031777B" w:rsidRPr="001E51F1" w:rsidRDefault="0031777B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21CAB446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min</w:t>
      </w:r>
      <w:proofErr w:type="gramEnd"/>
      <w:r w:rsidRPr="001E51F1">
        <w:rPr>
          <w:rFonts w:ascii="Arial" w:hAnsi="Arial" w:cs="Arial"/>
          <w:i/>
        </w:rPr>
        <w:t>-coverage 30</w:t>
      </w:r>
    </w:p>
    <w:p w14:paraId="78729D72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min</w:t>
      </w:r>
      <w:proofErr w:type="gramEnd"/>
      <w:r w:rsidRPr="001E51F1">
        <w:rPr>
          <w:rFonts w:ascii="Arial" w:hAnsi="Arial" w:cs="Arial"/>
          <w:i/>
        </w:rPr>
        <w:t>-</w:t>
      </w:r>
      <w:proofErr w:type="spellStart"/>
      <w:r w:rsidRPr="001E51F1">
        <w:rPr>
          <w:rFonts w:ascii="Arial" w:hAnsi="Arial" w:cs="Arial"/>
          <w:i/>
        </w:rPr>
        <w:t>var</w:t>
      </w:r>
      <w:proofErr w:type="spellEnd"/>
      <w:r w:rsidRPr="001E51F1">
        <w:rPr>
          <w:rFonts w:ascii="Arial" w:hAnsi="Arial" w:cs="Arial"/>
          <w:i/>
        </w:rPr>
        <w:t>-</w:t>
      </w:r>
      <w:proofErr w:type="spellStart"/>
      <w:r w:rsidRPr="001E51F1">
        <w:rPr>
          <w:rFonts w:ascii="Arial" w:hAnsi="Arial" w:cs="Arial"/>
          <w:i/>
        </w:rPr>
        <w:t>freq</w:t>
      </w:r>
      <w:proofErr w:type="spellEnd"/>
      <w:r w:rsidRPr="001E51F1">
        <w:rPr>
          <w:rFonts w:ascii="Arial" w:hAnsi="Arial" w:cs="Arial"/>
          <w:i/>
        </w:rPr>
        <w:t xml:space="preserve"> 0.08</w:t>
      </w:r>
    </w:p>
    <w:p w14:paraId="600F0B35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normal</w:t>
      </w:r>
      <w:proofErr w:type="gramEnd"/>
      <w:r w:rsidRPr="001E51F1">
        <w:rPr>
          <w:rFonts w:ascii="Arial" w:hAnsi="Arial" w:cs="Arial"/>
          <w:i/>
        </w:rPr>
        <w:t>-purity 1</w:t>
      </w:r>
    </w:p>
    <w:p w14:paraId="3C2DE691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p</w:t>
      </w:r>
      <w:proofErr w:type="gramEnd"/>
      <w:r w:rsidRPr="001E51F1">
        <w:rPr>
          <w:rFonts w:ascii="Arial" w:hAnsi="Arial" w:cs="Arial"/>
          <w:i/>
        </w:rPr>
        <w:t>-value 0.10</w:t>
      </w:r>
    </w:p>
    <w:p w14:paraId="47F31B3F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somatic</w:t>
      </w:r>
      <w:proofErr w:type="gramEnd"/>
      <w:r w:rsidRPr="001E51F1">
        <w:rPr>
          <w:rFonts w:ascii="Arial" w:hAnsi="Arial" w:cs="Arial"/>
          <w:i/>
        </w:rPr>
        <w:t>-p-value 0.001</w:t>
      </w:r>
    </w:p>
    <w:p w14:paraId="5469202B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  <w:i/>
        </w:rPr>
        <w:t>-</w:t>
      </w:r>
      <w:proofErr w:type="gramStart"/>
      <w:r w:rsidRPr="001E51F1">
        <w:rPr>
          <w:rFonts w:ascii="Arial" w:hAnsi="Arial" w:cs="Arial"/>
          <w:i/>
        </w:rPr>
        <w:t>validation</w:t>
      </w:r>
      <w:proofErr w:type="gramEnd"/>
      <w:r w:rsidRPr="001E51F1">
        <w:rPr>
          <w:rFonts w:ascii="Arial" w:hAnsi="Arial" w:cs="Arial"/>
          <w:i/>
        </w:rPr>
        <w:t xml:space="preserve"> 1</w:t>
      </w:r>
    </w:p>
    <w:p w14:paraId="6003FB1E" w14:textId="77777777" w:rsidR="0031777B" w:rsidRPr="001E51F1" w:rsidRDefault="0031777B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13C5A483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Based on the allele frequency and reads supporting reference and variant alleles at the position of each predicted variant in the tumor and normal BAMs, </w:t>
      </w:r>
      <w:proofErr w:type="spellStart"/>
      <w:r w:rsidRPr="001E51F1">
        <w:rPr>
          <w:rFonts w:ascii="Arial" w:hAnsi="Arial" w:cs="Arial"/>
        </w:rPr>
        <w:t>VarScan</w:t>
      </w:r>
      <w:proofErr w:type="spellEnd"/>
      <w:r w:rsidRPr="001E51F1">
        <w:rPr>
          <w:rFonts w:ascii="Arial" w:hAnsi="Arial" w:cs="Arial"/>
        </w:rPr>
        <w:t xml:space="preserve"> classifies each putative somatic event as Reference (</w:t>
      </w:r>
      <w:proofErr w:type="spellStart"/>
      <w:r w:rsidRPr="001E51F1">
        <w:rPr>
          <w:rFonts w:ascii="Arial" w:hAnsi="Arial" w:cs="Arial"/>
        </w:rPr>
        <w:t>wildtype</w:t>
      </w:r>
      <w:proofErr w:type="spellEnd"/>
      <w:r w:rsidRPr="001E51F1">
        <w:rPr>
          <w:rFonts w:ascii="Arial" w:hAnsi="Arial" w:cs="Arial"/>
        </w:rPr>
        <w:t xml:space="preserve">), </w:t>
      </w:r>
      <w:proofErr w:type="spellStart"/>
      <w:r w:rsidRPr="001E51F1">
        <w:rPr>
          <w:rFonts w:ascii="Arial" w:hAnsi="Arial" w:cs="Arial"/>
        </w:rPr>
        <w:t>Germline</w:t>
      </w:r>
      <w:proofErr w:type="spellEnd"/>
      <w:r w:rsidRPr="001E51F1">
        <w:rPr>
          <w:rFonts w:ascii="Arial" w:hAnsi="Arial" w:cs="Arial"/>
        </w:rPr>
        <w:t xml:space="preserve">, Somatic, or LOH. Validated somatic mutations are further filtered with additional </w:t>
      </w:r>
      <w:proofErr w:type="gramStart"/>
      <w:r w:rsidRPr="001E51F1">
        <w:rPr>
          <w:rFonts w:ascii="Arial" w:hAnsi="Arial" w:cs="Arial"/>
        </w:rPr>
        <w:t>filters that removes</w:t>
      </w:r>
      <w:proofErr w:type="gramEnd"/>
      <w:r w:rsidRPr="001E51F1">
        <w:rPr>
          <w:rFonts w:ascii="Arial" w:hAnsi="Arial" w:cs="Arial"/>
        </w:rPr>
        <w:t xml:space="preserve"> false positives supported by strand specific artifacts, read position artifacts, or poorly mapped reads. Potentially ambiguous sites were further resolved with additional visualization of the primary and validation data.</w:t>
      </w:r>
    </w:p>
    <w:p w14:paraId="2044FDAC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11C47F49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</w:rPr>
      </w:pPr>
      <w:r w:rsidRPr="001E51F1">
        <w:rPr>
          <w:rFonts w:ascii="Arial" w:hAnsi="Arial" w:cs="Arial"/>
          <w:b/>
        </w:rPr>
        <w:t xml:space="preserve">Validation of </w:t>
      </w:r>
      <w:proofErr w:type="spellStart"/>
      <w:r w:rsidRPr="001E51F1">
        <w:rPr>
          <w:rFonts w:ascii="Arial" w:hAnsi="Arial" w:cs="Arial"/>
          <w:b/>
        </w:rPr>
        <w:t>indels</w:t>
      </w:r>
      <w:proofErr w:type="spellEnd"/>
    </w:p>
    <w:p w14:paraId="3A53D828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3D9838B2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  <w:i/>
          <w:u w:val="single"/>
        </w:rPr>
      </w:pPr>
      <w:r w:rsidRPr="001E51F1">
        <w:rPr>
          <w:rFonts w:ascii="Arial" w:hAnsi="Arial" w:cs="Arial"/>
          <w:b/>
          <w:i/>
          <w:u w:val="single"/>
        </w:rPr>
        <w:t xml:space="preserve">Small (1-2 </w:t>
      </w:r>
      <w:proofErr w:type="spellStart"/>
      <w:r w:rsidRPr="001E51F1">
        <w:rPr>
          <w:rFonts w:ascii="Arial" w:hAnsi="Arial" w:cs="Arial"/>
          <w:b/>
          <w:i/>
          <w:u w:val="single"/>
        </w:rPr>
        <w:t>bp</w:t>
      </w:r>
      <w:proofErr w:type="spellEnd"/>
      <w:r w:rsidRPr="001E51F1">
        <w:rPr>
          <w:rFonts w:ascii="Arial" w:hAnsi="Arial" w:cs="Arial"/>
          <w:b/>
          <w:i/>
          <w:u w:val="single"/>
        </w:rPr>
        <w:t xml:space="preserve">) </w:t>
      </w:r>
      <w:proofErr w:type="spellStart"/>
      <w:r w:rsidRPr="001E51F1">
        <w:rPr>
          <w:rFonts w:ascii="Arial" w:hAnsi="Arial" w:cs="Arial"/>
          <w:b/>
          <w:i/>
          <w:u w:val="single"/>
        </w:rPr>
        <w:t>Indel</w:t>
      </w:r>
      <w:proofErr w:type="spellEnd"/>
      <w:r w:rsidRPr="001E51F1">
        <w:rPr>
          <w:rFonts w:ascii="Arial" w:hAnsi="Arial" w:cs="Arial"/>
          <w:b/>
          <w:i/>
          <w:u w:val="single"/>
        </w:rPr>
        <w:t xml:space="preserve"> Validation with Solid-Phase Capture Validation Data</w:t>
      </w:r>
    </w:p>
    <w:p w14:paraId="13C3C70E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58B81503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Putative </w:t>
      </w:r>
      <w:proofErr w:type="spellStart"/>
      <w:r w:rsidRPr="001E51F1">
        <w:rPr>
          <w:rFonts w:ascii="Arial" w:hAnsi="Arial" w:cs="Arial"/>
        </w:rPr>
        <w:t>indels</w:t>
      </w:r>
      <w:proofErr w:type="spellEnd"/>
      <w:r w:rsidRPr="001E51F1">
        <w:rPr>
          <w:rFonts w:ascii="Arial" w:hAnsi="Arial" w:cs="Arial"/>
        </w:rPr>
        <w:t xml:space="preserve"> 1-2 </w:t>
      </w:r>
      <w:proofErr w:type="spellStart"/>
      <w:r w:rsidRPr="001E51F1">
        <w:rPr>
          <w:rFonts w:ascii="Arial" w:hAnsi="Arial" w:cs="Arial"/>
        </w:rPr>
        <w:t>bp</w:t>
      </w:r>
      <w:proofErr w:type="spellEnd"/>
      <w:r w:rsidRPr="001E51F1">
        <w:rPr>
          <w:rFonts w:ascii="Arial" w:hAnsi="Arial" w:cs="Arial"/>
        </w:rPr>
        <w:t xml:space="preserve"> in size were converted to BED format and provided as the target intervals for the GATK </w:t>
      </w:r>
      <w:proofErr w:type="spellStart"/>
      <w:r w:rsidRPr="001E51F1">
        <w:rPr>
          <w:rFonts w:ascii="Arial" w:hAnsi="Arial" w:cs="Arial"/>
        </w:rPr>
        <w:t>IndelRealigner</w:t>
      </w:r>
      <w:proofErr w:type="spellEnd"/>
      <w:r w:rsidRPr="001E51F1">
        <w:rPr>
          <w:rFonts w:ascii="Arial" w:hAnsi="Arial" w:cs="Arial"/>
        </w:rPr>
        <w:t xml:space="preserve"> algorithm. BAM files for the tumor and matched normal were re-aligned independently using this set of target intervals.</w:t>
      </w:r>
    </w:p>
    <w:p w14:paraId="290B0562" w14:textId="77777777" w:rsidR="0031777B" w:rsidRPr="001E51F1" w:rsidRDefault="0031777B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26DA4CA8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To validate the original predictions, we developed a matching algorithm that attempts to match </w:t>
      </w:r>
      <w:proofErr w:type="spellStart"/>
      <w:r w:rsidRPr="001E51F1">
        <w:rPr>
          <w:rFonts w:ascii="Arial" w:hAnsi="Arial" w:cs="Arial"/>
        </w:rPr>
        <w:t>VarScan</w:t>
      </w:r>
      <w:proofErr w:type="spellEnd"/>
      <w:r w:rsidRPr="001E51F1">
        <w:rPr>
          <w:rFonts w:ascii="Arial" w:hAnsi="Arial" w:cs="Arial"/>
        </w:rPr>
        <w:t xml:space="preserve"> validation calls with the original </w:t>
      </w:r>
      <w:proofErr w:type="spellStart"/>
      <w:r w:rsidRPr="001E51F1">
        <w:rPr>
          <w:rFonts w:ascii="Arial" w:hAnsi="Arial" w:cs="Arial"/>
        </w:rPr>
        <w:t>indel</w:t>
      </w:r>
      <w:proofErr w:type="spellEnd"/>
      <w:r w:rsidRPr="001E51F1">
        <w:rPr>
          <w:rFonts w:ascii="Arial" w:hAnsi="Arial" w:cs="Arial"/>
        </w:rPr>
        <w:t xml:space="preserve"> predictions. Specifically, the algorithm searched for a validated </w:t>
      </w:r>
      <w:proofErr w:type="spellStart"/>
      <w:r w:rsidRPr="001E51F1">
        <w:rPr>
          <w:rFonts w:ascii="Arial" w:hAnsi="Arial" w:cs="Arial"/>
        </w:rPr>
        <w:t>indel</w:t>
      </w:r>
      <w:proofErr w:type="spellEnd"/>
      <w:r w:rsidRPr="001E51F1">
        <w:rPr>
          <w:rFonts w:ascii="Arial" w:hAnsi="Arial" w:cs="Arial"/>
        </w:rPr>
        <w:t xml:space="preserve"> of same type (insertion or deletion) and similar size (within 1 </w:t>
      </w:r>
      <w:proofErr w:type="spellStart"/>
      <w:r w:rsidRPr="001E51F1">
        <w:rPr>
          <w:rFonts w:ascii="Arial" w:hAnsi="Arial" w:cs="Arial"/>
        </w:rPr>
        <w:t>bp</w:t>
      </w:r>
      <w:proofErr w:type="spellEnd"/>
      <w:r w:rsidRPr="001E51F1">
        <w:rPr>
          <w:rFonts w:ascii="Arial" w:hAnsi="Arial" w:cs="Arial"/>
        </w:rPr>
        <w:t xml:space="preserve">). To allow for differences in gapped alignments, the algorithm allowed matches at slightly different genomic positions, so long as the validated </w:t>
      </w:r>
      <w:proofErr w:type="spellStart"/>
      <w:r w:rsidRPr="001E51F1">
        <w:rPr>
          <w:rFonts w:ascii="Arial" w:hAnsi="Arial" w:cs="Arial"/>
        </w:rPr>
        <w:t>indel</w:t>
      </w:r>
      <w:proofErr w:type="spellEnd"/>
      <w:r w:rsidRPr="001E51F1">
        <w:rPr>
          <w:rFonts w:ascii="Arial" w:hAnsi="Arial" w:cs="Arial"/>
        </w:rPr>
        <w:t xml:space="preserve"> mapped within a specified interval (</w:t>
      </w:r>
      <w:proofErr w:type="spellStart"/>
      <w:r w:rsidRPr="001E51F1">
        <w:rPr>
          <w:rFonts w:ascii="Arial" w:hAnsi="Arial" w:cs="Arial"/>
        </w:rPr>
        <w:t>indel_size</w:t>
      </w:r>
      <w:proofErr w:type="spellEnd"/>
      <w:r w:rsidRPr="001E51F1">
        <w:rPr>
          <w:rFonts w:ascii="Arial" w:hAnsi="Arial" w:cs="Arial"/>
        </w:rPr>
        <w:t xml:space="preserve"> + 2bp) of the original prediction. Matched </w:t>
      </w:r>
      <w:proofErr w:type="spellStart"/>
      <w:r w:rsidRPr="001E51F1">
        <w:rPr>
          <w:rFonts w:ascii="Arial" w:hAnsi="Arial" w:cs="Arial"/>
        </w:rPr>
        <w:t>indels</w:t>
      </w:r>
      <w:proofErr w:type="spellEnd"/>
      <w:r w:rsidRPr="001E51F1">
        <w:rPr>
          <w:rFonts w:ascii="Arial" w:hAnsi="Arial" w:cs="Arial"/>
        </w:rPr>
        <w:t xml:space="preserve"> reported “Somatic” in the tumor sample were manually reviewed in the re-aligned BAM files using IGV to visualize the data.</w:t>
      </w:r>
    </w:p>
    <w:p w14:paraId="1FBB8A85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78BDE0B6" w14:textId="77777777" w:rsidR="00152929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  <w:b/>
          <w:i/>
          <w:u w:val="single"/>
        </w:rPr>
      </w:pPr>
      <w:r w:rsidRPr="001E51F1">
        <w:rPr>
          <w:rFonts w:ascii="Arial" w:hAnsi="Arial" w:cs="Arial"/>
          <w:b/>
          <w:i/>
          <w:u w:val="single"/>
        </w:rPr>
        <w:t xml:space="preserve">Medium (3-100 </w:t>
      </w:r>
      <w:proofErr w:type="spellStart"/>
      <w:r w:rsidRPr="001E51F1">
        <w:rPr>
          <w:rFonts w:ascii="Arial" w:hAnsi="Arial" w:cs="Arial"/>
          <w:b/>
          <w:i/>
          <w:u w:val="single"/>
        </w:rPr>
        <w:t>bp</w:t>
      </w:r>
      <w:proofErr w:type="spellEnd"/>
      <w:r w:rsidRPr="001E51F1">
        <w:rPr>
          <w:rFonts w:ascii="Arial" w:hAnsi="Arial" w:cs="Arial"/>
          <w:b/>
          <w:i/>
          <w:u w:val="single"/>
        </w:rPr>
        <w:t xml:space="preserve">) </w:t>
      </w:r>
      <w:proofErr w:type="spellStart"/>
      <w:r w:rsidRPr="001E51F1">
        <w:rPr>
          <w:rFonts w:ascii="Arial" w:hAnsi="Arial" w:cs="Arial"/>
          <w:b/>
          <w:i/>
          <w:u w:val="single"/>
        </w:rPr>
        <w:t>Indel</w:t>
      </w:r>
      <w:proofErr w:type="spellEnd"/>
      <w:r w:rsidRPr="001E51F1">
        <w:rPr>
          <w:rFonts w:ascii="Arial" w:hAnsi="Arial" w:cs="Arial"/>
          <w:b/>
          <w:i/>
          <w:u w:val="single"/>
        </w:rPr>
        <w:t xml:space="preserve"> Validation with Solid-Phase Capture Validation Data</w:t>
      </w:r>
    </w:p>
    <w:p w14:paraId="2762A280" w14:textId="77777777" w:rsidR="00DD7077" w:rsidRPr="001E51F1" w:rsidRDefault="00DD7077" w:rsidP="001E51F1">
      <w:pPr>
        <w:pStyle w:val="Default"/>
        <w:spacing w:line="240" w:lineRule="auto"/>
        <w:jc w:val="both"/>
        <w:rPr>
          <w:rFonts w:ascii="Arial" w:hAnsi="Arial" w:cs="Arial"/>
        </w:rPr>
      </w:pPr>
    </w:p>
    <w:p w14:paraId="0E00D00F" w14:textId="77777777" w:rsidR="003A0AD8" w:rsidRPr="001E51F1" w:rsidRDefault="00152929" w:rsidP="001E51F1">
      <w:pPr>
        <w:pStyle w:val="Default"/>
        <w:spacing w:line="240" w:lineRule="auto"/>
        <w:jc w:val="both"/>
        <w:rPr>
          <w:rFonts w:ascii="Arial" w:hAnsi="Arial" w:cs="Arial"/>
        </w:rPr>
      </w:pPr>
      <w:r w:rsidRPr="001E51F1">
        <w:rPr>
          <w:rFonts w:ascii="Arial" w:hAnsi="Arial" w:cs="Arial"/>
        </w:rPr>
        <w:t xml:space="preserve">Sample validation data for </w:t>
      </w:r>
      <w:proofErr w:type="spellStart"/>
      <w:r w:rsidRPr="001E51F1">
        <w:rPr>
          <w:rFonts w:ascii="Arial" w:hAnsi="Arial" w:cs="Arial"/>
        </w:rPr>
        <w:t>indels</w:t>
      </w:r>
      <w:proofErr w:type="spellEnd"/>
      <w:r w:rsidRPr="001E51F1">
        <w:rPr>
          <w:rFonts w:ascii="Arial" w:hAnsi="Arial" w:cs="Arial"/>
        </w:rPr>
        <w:t xml:space="preserve"> 3-100bp, in size were assembled using the TIGRA assembler (Chen et al. unpublished). Breakpoints and </w:t>
      </w:r>
      <w:proofErr w:type="spellStart"/>
      <w:r w:rsidRPr="001E51F1">
        <w:rPr>
          <w:rFonts w:ascii="Arial" w:hAnsi="Arial" w:cs="Arial"/>
        </w:rPr>
        <w:t>microhomology</w:t>
      </w:r>
      <w:proofErr w:type="spellEnd"/>
      <w:r w:rsidRPr="001E51F1">
        <w:rPr>
          <w:rFonts w:ascii="Arial" w:hAnsi="Arial" w:cs="Arial"/>
        </w:rPr>
        <w:t xml:space="preserve"> were identified using </w:t>
      </w:r>
      <w:proofErr w:type="spellStart"/>
      <w:r w:rsidRPr="001E51F1">
        <w:rPr>
          <w:rFonts w:ascii="Arial" w:hAnsi="Arial" w:cs="Arial"/>
        </w:rPr>
        <w:t>Crossmatch</w:t>
      </w:r>
      <w:proofErr w:type="spellEnd"/>
      <w:r w:rsidRPr="001E51F1">
        <w:rPr>
          <w:rFonts w:ascii="Arial" w:hAnsi="Arial" w:cs="Arial"/>
        </w:rPr>
        <w:t xml:space="preserve"> alignments (version 1.080721, Green unpublished). We then sized the chosen </w:t>
      </w:r>
      <w:proofErr w:type="spellStart"/>
      <w:r w:rsidRPr="001E51F1">
        <w:rPr>
          <w:rFonts w:ascii="Arial" w:hAnsi="Arial" w:cs="Arial"/>
        </w:rPr>
        <w:t>contigs</w:t>
      </w:r>
      <w:proofErr w:type="spellEnd"/>
      <w:r w:rsidRPr="001E51F1">
        <w:rPr>
          <w:rFonts w:ascii="Arial" w:hAnsi="Arial" w:cs="Arial"/>
        </w:rPr>
        <w:t xml:space="preserve"> to 500 </w:t>
      </w:r>
      <w:proofErr w:type="spellStart"/>
      <w:r w:rsidRPr="001E51F1">
        <w:rPr>
          <w:rFonts w:ascii="Arial" w:hAnsi="Arial" w:cs="Arial"/>
        </w:rPr>
        <w:t>bp</w:t>
      </w:r>
      <w:proofErr w:type="spellEnd"/>
      <w:r w:rsidRPr="001E51F1">
        <w:rPr>
          <w:rFonts w:ascii="Arial" w:hAnsi="Arial" w:cs="Arial"/>
        </w:rPr>
        <w:t xml:space="preserve"> </w:t>
      </w:r>
      <w:proofErr w:type="gramStart"/>
      <w:r w:rsidRPr="001E51F1">
        <w:rPr>
          <w:rFonts w:ascii="Arial" w:hAnsi="Arial" w:cs="Arial"/>
        </w:rPr>
        <w:t>length</w:t>
      </w:r>
      <w:proofErr w:type="gramEnd"/>
      <w:r w:rsidRPr="001E51F1">
        <w:rPr>
          <w:rFonts w:ascii="Arial" w:hAnsi="Arial" w:cs="Arial"/>
        </w:rPr>
        <w:t xml:space="preserve"> by trimming excess sequence or padding from the reference sequence and compared overlapping </w:t>
      </w:r>
      <w:proofErr w:type="spellStart"/>
      <w:r w:rsidRPr="001E51F1">
        <w:rPr>
          <w:rFonts w:ascii="Arial" w:hAnsi="Arial" w:cs="Arial"/>
        </w:rPr>
        <w:t>contigs</w:t>
      </w:r>
      <w:proofErr w:type="spellEnd"/>
      <w:r w:rsidRPr="001E51F1">
        <w:rPr>
          <w:rFonts w:ascii="Arial" w:hAnsi="Arial" w:cs="Arial"/>
        </w:rPr>
        <w:t xml:space="preserve"> using the </w:t>
      </w:r>
      <w:proofErr w:type="spellStart"/>
      <w:r w:rsidRPr="001E51F1">
        <w:rPr>
          <w:rFonts w:ascii="Arial" w:hAnsi="Arial" w:cs="Arial"/>
        </w:rPr>
        <w:t>dpAlign</w:t>
      </w:r>
      <w:proofErr w:type="spellEnd"/>
      <w:r w:rsidRPr="001E51F1">
        <w:rPr>
          <w:rFonts w:ascii="Arial" w:hAnsi="Arial" w:cs="Arial"/>
        </w:rPr>
        <w:t xml:space="preserve"> module of </w:t>
      </w:r>
      <w:proofErr w:type="spellStart"/>
      <w:r w:rsidRPr="001E51F1">
        <w:rPr>
          <w:rFonts w:ascii="Arial" w:hAnsi="Arial" w:cs="Arial"/>
        </w:rPr>
        <w:t>BioPerl</w:t>
      </w:r>
      <w:proofErr w:type="spellEnd"/>
      <w:r w:rsidRPr="001E51F1">
        <w:rPr>
          <w:rFonts w:ascii="Arial" w:hAnsi="Arial" w:cs="Arial"/>
        </w:rPr>
        <w:t xml:space="preserve"> (http://www.bioperl.org/wiki/Main_Page) to generate an “Ends-free” alignment between the two pairs. If an alignment contained no gaps, shared at least 98% sequence identity and had a length of at least 95 </w:t>
      </w:r>
      <w:proofErr w:type="spellStart"/>
      <w:r w:rsidRPr="001E51F1">
        <w:rPr>
          <w:rFonts w:ascii="Arial" w:hAnsi="Arial" w:cs="Arial"/>
        </w:rPr>
        <w:t>bp</w:t>
      </w:r>
      <w:proofErr w:type="spellEnd"/>
      <w:r w:rsidRPr="001E51F1">
        <w:rPr>
          <w:rFonts w:ascii="Arial" w:hAnsi="Arial" w:cs="Arial"/>
        </w:rPr>
        <w:t xml:space="preserve"> then the leftmost </w:t>
      </w:r>
      <w:proofErr w:type="spellStart"/>
      <w:r w:rsidRPr="001E51F1">
        <w:rPr>
          <w:rFonts w:ascii="Arial" w:hAnsi="Arial" w:cs="Arial"/>
        </w:rPr>
        <w:t>contig</w:t>
      </w:r>
      <w:proofErr w:type="spellEnd"/>
      <w:r w:rsidRPr="001E51F1">
        <w:rPr>
          <w:rFonts w:ascii="Arial" w:hAnsi="Arial" w:cs="Arial"/>
        </w:rPr>
        <w:t xml:space="preserve"> that aligned to the reference was retained. </w:t>
      </w:r>
      <w:proofErr w:type="spellStart"/>
      <w:r w:rsidRPr="001E51F1">
        <w:rPr>
          <w:rFonts w:ascii="Arial" w:hAnsi="Arial" w:cs="Arial"/>
        </w:rPr>
        <w:t>Contigs</w:t>
      </w:r>
      <w:proofErr w:type="spellEnd"/>
      <w:r w:rsidRPr="001E51F1">
        <w:rPr>
          <w:rFonts w:ascii="Arial" w:hAnsi="Arial" w:cs="Arial"/>
        </w:rPr>
        <w:t xml:space="preserve"> that remained after merging were concatenated to the NCBI build36 reference sequence as additional novel </w:t>
      </w:r>
      <w:proofErr w:type="spellStart"/>
      <w:r w:rsidRPr="001E51F1">
        <w:rPr>
          <w:rFonts w:ascii="Arial" w:hAnsi="Arial" w:cs="Arial"/>
        </w:rPr>
        <w:t>contigs</w:t>
      </w:r>
      <w:proofErr w:type="spellEnd"/>
      <w:r w:rsidRPr="001E51F1">
        <w:rPr>
          <w:rFonts w:ascii="Arial" w:hAnsi="Arial" w:cs="Arial"/>
        </w:rPr>
        <w:t xml:space="preserve"> and the validation reads were mapped back to the expanded reference using BWA and </w:t>
      </w:r>
      <w:proofErr w:type="spellStart"/>
      <w:r w:rsidRPr="001E51F1">
        <w:rPr>
          <w:rFonts w:ascii="Arial" w:hAnsi="Arial" w:cs="Arial"/>
        </w:rPr>
        <w:t>depduplicated</w:t>
      </w:r>
      <w:proofErr w:type="spellEnd"/>
      <w:r w:rsidRPr="001E51F1">
        <w:rPr>
          <w:rFonts w:ascii="Arial" w:hAnsi="Arial" w:cs="Arial"/>
        </w:rPr>
        <w:t xml:space="preserve"> using Picard (http://sourceforge.net/apps/mediawiki/picard). Those with a mapping quality greater than 0 that completely spanned the established </w:t>
      </w:r>
      <w:proofErr w:type="spellStart"/>
      <w:r w:rsidRPr="001E51F1">
        <w:rPr>
          <w:rFonts w:ascii="Arial" w:hAnsi="Arial" w:cs="Arial"/>
        </w:rPr>
        <w:t>indel</w:t>
      </w:r>
      <w:proofErr w:type="spellEnd"/>
      <w:r w:rsidRPr="001E51F1">
        <w:rPr>
          <w:rFonts w:ascii="Arial" w:hAnsi="Arial" w:cs="Arial"/>
        </w:rPr>
        <w:t xml:space="preserve"> breakpoints without gaps in the alignment were identified. Variants with greater than 30 reads aligning to either the reference or the </w:t>
      </w:r>
      <w:proofErr w:type="spellStart"/>
      <w:r w:rsidRPr="001E51F1">
        <w:rPr>
          <w:rFonts w:ascii="Arial" w:hAnsi="Arial" w:cs="Arial"/>
        </w:rPr>
        <w:t>indel</w:t>
      </w:r>
      <w:proofErr w:type="spellEnd"/>
      <w:r w:rsidRPr="001E51F1">
        <w:rPr>
          <w:rFonts w:ascii="Arial" w:hAnsi="Arial" w:cs="Arial"/>
        </w:rPr>
        <w:t xml:space="preserve"> </w:t>
      </w:r>
      <w:proofErr w:type="spellStart"/>
      <w:r w:rsidRPr="001E51F1">
        <w:rPr>
          <w:rFonts w:ascii="Arial" w:hAnsi="Arial" w:cs="Arial"/>
        </w:rPr>
        <w:t>contig</w:t>
      </w:r>
      <w:proofErr w:type="spellEnd"/>
      <w:r w:rsidRPr="001E51F1">
        <w:rPr>
          <w:rFonts w:ascii="Arial" w:hAnsi="Arial" w:cs="Arial"/>
        </w:rPr>
        <w:t xml:space="preserve"> and a variant allele frequency difference of greater than 10% between any two samples were manually reviewed.</w:t>
      </w:r>
    </w:p>
    <w:p w14:paraId="503A94D5" w14:textId="77777777" w:rsidR="00380BC9" w:rsidRPr="001E51F1" w:rsidRDefault="00380BC9" w:rsidP="001E51F1">
      <w:pPr>
        <w:pStyle w:val="NoSpacing"/>
        <w:jc w:val="both"/>
        <w:rPr>
          <w:rFonts w:ascii="Arial" w:hAnsi="Arial" w:cs="Arial"/>
          <w:bCs/>
          <w:u w:val="single"/>
        </w:rPr>
      </w:pPr>
    </w:p>
    <w:p w14:paraId="726C90DC" w14:textId="77777777" w:rsidR="002E1395" w:rsidRPr="001E51F1" w:rsidRDefault="002E1395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9FE2DD3" w14:textId="77777777" w:rsidR="00380BC9" w:rsidRPr="001E51F1" w:rsidRDefault="00380BC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3730D2B1" w14:textId="77777777" w:rsidR="00380BC9" w:rsidRPr="001E51F1" w:rsidRDefault="00380BC9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1E51F1">
        <w:rPr>
          <w:rFonts w:ascii="Arial" w:hAnsi="Arial" w:cs="Arial"/>
          <w:b/>
          <w:sz w:val="24"/>
          <w:szCs w:val="24"/>
        </w:rPr>
        <w:t xml:space="preserve">Within-clone mutation spectrum analysis </w:t>
      </w:r>
    </w:p>
    <w:p w14:paraId="670F9E60" w14:textId="77777777" w:rsidR="00380BC9" w:rsidRPr="001E51F1" w:rsidRDefault="00380BC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 xml:space="preserve">The control data for this analysis was created by querying 10,000 random cytosine base locations on chromosome 2 of the NCBI human build 36 reference sequence, and determining the proportion of cases in which the cytosine base was located at the 3’ end of a pyrimidine dinucleotide. This count was performed ten times, resulting in the expectation that this </w:t>
      </w:r>
      <w:proofErr w:type="spellStart"/>
      <w:r w:rsidRPr="001E51F1">
        <w:rPr>
          <w:rFonts w:ascii="Arial" w:hAnsi="Arial" w:cs="Arial"/>
          <w:sz w:val="24"/>
          <w:szCs w:val="24"/>
        </w:rPr>
        <w:t>dipyrimidine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scenario should occur at 54.57 ± 0.05% of all cytosine bases by mere chance. This is comparable to the expected value of 53% reported previously</w:t>
      </w:r>
      <w:hyperlink w:anchor="_ENREF_8" w:tooltip="Pleasance, 2010 #1714" w:history="1">
        <w:r w:rsidR="003C3FBD" w:rsidRPr="001E51F1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QbGVhc2FuY2U8L0F1dGhvcj48WWVhcj4yMDEwPC9ZZWFy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</w:fldData>
          </w:fldChar>
        </w:r>
        <w:r w:rsidR="00597BF6" w:rsidRPr="001E51F1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3C3FBD" w:rsidRPr="001E51F1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QbGVhc2FuY2U8L0F1dGhvcj48WWVhcj4yMDEwPC9ZZWFy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</w:fldData>
          </w:fldChar>
        </w:r>
        <w:r w:rsidR="00597BF6" w:rsidRPr="001E51F1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3C3FBD" w:rsidRPr="001E51F1">
          <w:rPr>
            <w:rFonts w:ascii="Arial" w:hAnsi="Arial" w:cs="Arial"/>
            <w:sz w:val="24"/>
            <w:szCs w:val="24"/>
          </w:rPr>
        </w:r>
        <w:r w:rsidR="003C3FBD" w:rsidRPr="001E51F1">
          <w:rPr>
            <w:rFonts w:ascii="Arial" w:hAnsi="Arial" w:cs="Arial"/>
            <w:sz w:val="24"/>
            <w:szCs w:val="24"/>
          </w:rPr>
          <w:fldChar w:fldCharType="end"/>
        </w:r>
        <w:r w:rsidR="003C3FBD" w:rsidRPr="001E51F1">
          <w:rPr>
            <w:rFonts w:ascii="Arial" w:hAnsi="Arial" w:cs="Arial"/>
            <w:sz w:val="24"/>
            <w:szCs w:val="24"/>
          </w:rPr>
        </w:r>
        <w:r w:rsidR="003C3FBD" w:rsidRPr="001E51F1">
          <w:rPr>
            <w:rFonts w:ascii="Arial" w:hAnsi="Arial" w:cs="Arial"/>
            <w:sz w:val="24"/>
            <w:szCs w:val="24"/>
          </w:rPr>
          <w:fldChar w:fldCharType="separate"/>
        </w:r>
        <w:r w:rsidR="00597BF6" w:rsidRPr="001E51F1">
          <w:rPr>
            <w:rFonts w:ascii="Arial" w:hAnsi="Arial" w:cs="Arial"/>
            <w:noProof/>
            <w:sz w:val="24"/>
            <w:szCs w:val="24"/>
            <w:vertAlign w:val="superscript"/>
          </w:rPr>
          <w:t>8</w:t>
        </w:r>
        <w:r w:rsidR="003C3FBD" w:rsidRPr="001E51F1">
          <w:rPr>
            <w:rFonts w:ascii="Arial" w:hAnsi="Arial" w:cs="Arial"/>
            <w:sz w:val="24"/>
            <w:szCs w:val="24"/>
          </w:rPr>
          <w:fldChar w:fldCharType="end"/>
        </w:r>
      </w:hyperlink>
      <w:r w:rsidR="00597BF6" w:rsidRPr="001E51F1">
        <w:rPr>
          <w:rFonts w:ascii="Arial" w:hAnsi="Arial" w:cs="Arial"/>
          <w:sz w:val="24"/>
          <w:szCs w:val="24"/>
        </w:rPr>
        <w:t>.</w:t>
      </w:r>
    </w:p>
    <w:p w14:paraId="5D3BAD0D" w14:textId="77777777" w:rsidR="004B6A9E" w:rsidRDefault="00380BC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>SNVs which represented C-&gt;T transitions and whose variant allele frequencies were within 3% of the peak variant allele frequencies of each sub-clone in bi-clonal tumors MEL9 and MEL10 (</w:t>
      </w:r>
      <w:r w:rsidRPr="001E51F1">
        <w:rPr>
          <w:rFonts w:ascii="Arial" w:hAnsi="Arial" w:cs="Arial"/>
          <w:b/>
          <w:sz w:val="24"/>
          <w:szCs w:val="24"/>
        </w:rPr>
        <w:t>Figure 6</w:t>
      </w:r>
      <w:r w:rsidRPr="001E51F1">
        <w:rPr>
          <w:rFonts w:ascii="Arial" w:hAnsi="Arial" w:cs="Arial"/>
          <w:sz w:val="24"/>
          <w:szCs w:val="24"/>
        </w:rPr>
        <w:t xml:space="preserve">) were identified and queried in a similar manner for the proportion of C-&gt;T transitions with preceding pyrimidine bases. A standard proportion test was performed independently for each sub-clone to determine whether or not the rate of occurrence of </w:t>
      </w:r>
      <w:proofErr w:type="spellStart"/>
      <w:r w:rsidRPr="001E51F1">
        <w:rPr>
          <w:rFonts w:ascii="Arial" w:hAnsi="Arial" w:cs="Arial"/>
          <w:sz w:val="24"/>
          <w:szCs w:val="24"/>
        </w:rPr>
        <w:t>diyrimidine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bases at C-&gt;T transition sites in each </w:t>
      </w:r>
      <w:proofErr w:type="spellStart"/>
      <w:r w:rsidRPr="001E51F1">
        <w:rPr>
          <w:rFonts w:ascii="Arial" w:hAnsi="Arial" w:cs="Arial"/>
          <w:sz w:val="24"/>
          <w:szCs w:val="24"/>
        </w:rPr>
        <w:t>subclone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matched the expected value, or instead differed significantly from the expected value.</w:t>
      </w:r>
    </w:p>
    <w:p w14:paraId="556AC64E" w14:textId="77777777" w:rsidR="004B6A9E" w:rsidRDefault="004B6A9E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7C467E77" w14:textId="77777777" w:rsidR="007254C3" w:rsidRPr="007254C3" w:rsidRDefault="004B6A9E" w:rsidP="004B6A9E">
      <w:pPr>
        <w:rPr>
          <w:rFonts w:ascii="Arial" w:hAnsi="Arial"/>
          <w:b/>
        </w:rPr>
      </w:pPr>
      <w:r w:rsidRPr="007254C3" w:rsidDel="000C7A80">
        <w:rPr>
          <w:rFonts w:ascii="Arial" w:hAnsi="Arial"/>
          <w:b/>
        </w:rPr>
        <w:t>Tumor sample selection</w:t>
      </w:r>
    </w:p>
    <w:p w14:paraId="376E9D28" w14:textId="77777777" w:rsidR="004B6A9E" w:rsidRDefault="004B6A9E" w:rsidP="004B6A9E">
      <w:pPr>
        <w:rPr>
          <w:rFonts w:ascii="Arial" w:hAnsi="Arial"/>
        </w:rPr>
      </w:pPr>
      <w:r w:rsidDel="000C7A80">
        <w:rPr>
          <w:rFonts w:ascii="Arial" w:hAnsi="Arial"/>
        </w:rPr>
        <w:t xml:space="preserve"> The 15 tumors sequenced were chosen from a group of over 500 melanomas that are included in a clinically annotated frozen tumor bank maintained at the Moffitt Cancer Center, Tampa, FL. The specimens were all macro-dissected to contain at least 80% tumor and frozen within 30 minutes of surgical resection according to SOPs at the Moffitt Cancer Center. </w:t>
      </w:r>
      <w:r w:rsidRPr="00B26011" w:rsidDel="000C7A80">
        <w:rPr>
          <w:rFonts w:ascii="Arial" w:hAnsi="Arial"/>
        </w:rPr>
        <w:t xml:space="preserve">All samples were </w:t>
      </w:r>
      <w:r w:rsidRPr="00B26011" w:rsidDel="000C7A80">
        <w:rPr>
          <w:rFonts w:ascii="Arial" w:hAnsi="Arial" w:cs="Times"/>
          <w:color w:val="1B1718"/>
          <w:szCs w:val="18"/>
        </w:rPr>
        <w:t xml:space="preserve">screened for </w:t>
      </w:r>
      <w:r w:rsidDel="000C7A80">
        <w:rPr>
          <w:rFonts w:ascii="Arial" w:hAnsi="Arial" w:cs="Times"/>
          <w:color w:val="1B1718"/>
          <w:szCs w:val="18"/>
        </w:rPr>
        <w:t>the presence of metastat</w:t>
      </w:r>
      <w:r w:rsidRPr="00B26011" w:rsidDel="000C7A80">
        <w:rPr>
          <w:rFonts w:ascii="Arial" w:hAnsi="Arial" w:cs="Times"/>
          <w:color w:val="1B1718"/>
          <w:szCs w:val="18"/>
        </w:rPr>
        <w:t>ic melanoma based on surgical pathology reports and clinical records</w:t>
      </w:r>
      <w:r w:rsidDel="000C7A80">
        <w:rPr>
          <w:rFonts w:ascii="Arial" w:hAnsi="Arial" w:cs="Times"/>
          <w:color w:val="1B1718"/>
          <w:szCs w:val="18"/>
        </w:rPr>
        <w:t>, and all medical records were reviewed and verified by one of</w:t>
      </w:r>
      <w:r w:rsidRPr="00B26011" w:rsidDel="000C7A80">
        <w:rPr>
          <w:rFonts w:ascii="Arial" w:hAnsi="Arial" w:cs="Times"/>
          <w:color w:val="1B1718"/>
          <w:szCs w:val="18"/>
        </w:rPr>
        <w:t xml:space="preserve"> the authors (J</w:t>
      </w:r>
      <w:r>
        <w:rPr>
          <w:rFonts w:ascii="Arial" w:hAnsi="Arial" w:cs="Times"/>
          <w:color w:val="1B1718"/>
          <w:szCs w:val="18"/>
        </w:rPr>
        <w:t>S</w:t>
      </w:r>
      <w:r w:rsidRPr="00B26011" w:rsidDel="000C7A80">
        <w:rPr>
          <w:rFonts w:ascii="Arial" w:hAnsi="Arial" w:cs="Times"/>
          <w:color w:val="1B1718"/>
          <w:szCs w:val="18"/>
        </w:rPr>
        <w:t>W).</w:t>
      </w:r>
      <w:r w:rsidDel="000C7A80">
        <w:rPr>
          <w:rFonts w:ascii="Times" w:hAnsi="Times" w:cs="Times"/>
          <w:color w:val="1B1718"/>
          <w:sz w:val="18"/>
          <w:szCs w:val="18"/>
        </w:rPr>
        <w:t xml:space="preserve"> </w:t>
      </w:r>
      <w:r w:rsidRPr="00B26011" w:rsidDel="000C7A80">
        <w:rPr>
          <w:rFonts w:ascii="Arial" w:hAnsi="Arial" w:cs="Times"/>
          <w:color w:val="1B1718"/>
          <w:szCs w:val="18"/>
        </w:rPr>
        <w:t>DNA</w:t>
      </w:r>
      <w:r w:rsidDel="000C7A80">
        <w:rPr>
          <w:rFonts w:ascii="Arial" w:hAnsi="Arial" w:cs="Times"/>
          <w:color w:val="1B1718"/>
          <w:szCs w:val="18"/>
        </w:rPr>
        <w:t xml:space="preserve"> extracted from chosen tumor </w:t>
      </w:r>
      <w:r w:rsidRPr="00B26011" w:rsidDel="000C7A80">
        <w:rPr>
          <w:rFonts w:ascii="Arial" w:hAnsi="Arial" w:cs="Times"/>
          <w:color w:val="1B1718"/>
          <w:szCs w:val="18"/>
        </w:rPr>
        <w:t>specimens</w:t>
      </w:r>
      <w:r w:rsidDel="000C7A80">
        <w:rPr>
          <w:rFonts w:ascii="Arial" w:hAnsi="Arial" w:cs="Times"/>
          <w:color w:val="1B1718"/>
          <w:szCs w:val="18"/>
        </w:rPr>
        <w:t xml:space="preserve"> and corresponding normal peripheral blood mononuclear cells (PBMC) were subjected to addit</w:t>
      </w:r>
      <w:r w:rsidRPr="00B26011" w:rsidDel="000C7A80">
        <w:rPr>
          <w:rFonts w:ascii="Arial" w:hAnsi="Arial" w:cs="Times"/>
          <w:color w:val="1B1718"/>
          <w:szCs w:val="18"/>
        </w:rPr>
        <w:t>ional quality control measure</w:t>
      </w:r>
      <w:r w:rsidDel="000C7A80">
        <w:rPr>
          <w:rFonts w:ascii="Arial" w:hAnsi="Arial" w:cs="Times"/>
          <w:color w:val="1B1718"/>
          <w:szCs w:val="18"/>
        </w:rPr>
        <w:t>s.</w:t>
      </w:r>
      <w:r w:rsidDel="000C7A80">
        <w:rPr>
          <w:rFonts w:ascii="Times" w:hAnsi="Times" w:cs="Times"/>
          <w:color w:val="1B1718"/>
          <w:sz w:val="18"/>
          <w:szCs w:val="18"/>
        </w:rPr>
        <w:t xml:space="preserve"> </w:t>
      </w:r>
      <w:r w:rsidDel="000C7A80">
        <w:rPr>
          <w:rFonts w:ascii="Arial" w:hAnsi="Arial"/>
        </w:rPr>
        <w:t xml:space="preserve">The 15 chosen tumors had matched normal PBMC available and had frozen tumor available for analysis. At least 2 or 3 tumors were chosen from different anatomic sites, and at least 2 patients were chosen to have </w:t>
      </w:r>
      <w:proofErr w:type="spellStart"/>
      <w:r w:rsidDel="000C7A80">
        <w:rPr>
          <w:rFonts w:ascii="Arial" w:hAnsi="Arial"/>
        </w:rPr>
        <w:t>metachronous</w:t>
      </w:r>
      <w:proofErr w:type="spellEnd"/>
      <w:r w:rsidDel="000C7A80">
        <w:rPr>
          <w:rFonts w:ascii="Arial" w:hAnsi="Arial"/>
        </w:rPr>
        <w:t xml:space="preserve"> metastases. The tumor and normal tissue were obtained under an Institutional Review Board (IRB) approved approval for the Moffitt Total Cancer Care initiative, and a separate IRB approved protocol was written for the sequencing</w:t>
      </w:r>
      <w:r>
        <w:rPr>
          <w:rFonts w:ascii="Arial" w:hAnsi="Arial"/>
        </w:rPr>
        <w:t xml:space="preserve"> phase</w:t>
      </w:r>
      <w:r w:rsidDel="000C7A80">
        <w:rPr>
          <w:rFonts w:ascii="Arial" w:hAnsi="Arial"/>
        </w:rPr>
        <w:t xml:space="preserve">. </w:t>
      </w:r>
    </w:p>
    <w:p w14:paraId="298FE02C" w14:textId="77777777" w:rsidR="004B6A9E" w:rsidRDefault="004B6A9E" w:rsidP="004B6A9E">
      <w:pPr>
        <w:rPr>
          <w:rFonts w:ascii="Arial" w:hAnsi="Arial"/>
        </w:rPr>
      </w:pPr>
    </w:p>
    <w:p w14:paraId="0F97CD42" w14:textId="77777777" w:rsidR="00380BC9" w:rsidRPr="001E51F1" w:rsidRDefault="00380BC9" w:rsidP="004B6A9E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DAA0536" w14:textId="77777777" w:rsidR="00380BC9" w:rsidRPr="001E51F1" w:rsidRDefault="00380BC9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1E51F1">
        <w:rPr>
          <w:rFonts w:ascii="Arial" w:hAnsi="Arial" w:cs="Arial"/>
          <w:b/>
          <w:sz w:val="24"/>
          <w:szCs w:val="24"/>
        </w:rPr>
        <w:lastRenderedPageBreak/>
        <w:t>Extension analysis</w:t>
      </w:r>
    </w:p>
    <w:p w14:paraId="0E96D737" w14:textId="77777777" w:rsidR="00833411" w:rsidRPr="001E51F1" w:rsidRDefault="00380BC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t xml:space="preserve">25 additional melanoma tumors from 15 paired-normal samples as well as 97 additional melanoma tumors (unpaired) from 96 patients were captured across 1,209 genes of interest as described above. All </w:t>
      </w:r>
      <w:proofErr w:type="spellStart"/>
      <w:r w:rsidR="003233B0" w:rsidRPr="001E51F1">
        <w:rPr>
          <w:rFonts w:ascii="Arial" w:hAnsi="Arial" w:cs="Arial"/>
          <w:sz w:val="24"/>
          <w:szCs w:val="24"/>
        </w:rPr>
        <w:t>nonsilent</w:t>
      </w:r>
      <w:proofErr w:type="spellEnd"/>
      <w:r w:rsidR="003233B0" w:rsidRPr="001E51F1">
        <w:rPr>
          <w:rFonts w:ascii="Arial" w:hAnsi="Arial" w:cs="Arial"/>
          <w:sz w:val="24"/>
          <w:szCs w:val="24"/>
        </w:rPr>
        <w:t xml:space="preserve"> </w:t>
      </w:r>
      <w:r w:rsidRPr="001E51F1">
        <w:rPr>
          <w:rFonts w:ascii="Arial" w:hAnsi="Arial" w:cs="Arial"/>
          <w:sz w:val="24"/>
          <w:szCs w:val="24"/>
        </w:rPr>
        <w:t>events discovered in the 15 paired extension samples were reviewed manually for somatic status using IGV, and are</w:t>
      </w:r>
      <w:r w:rsidR="00C95C78" w:rsidRPr="001E51F1">
        <w:rPr>
          <w:rFonts w:ascii="Arial" w:hAnsi="Arial" w:cs="Arial"/>
          <w:sz w:val="24"/>
          <w:szCs w:val="24"/>
        </w:rPr>
        <w:t xml:space="preserve"> reported in Supplemental Table 6b.</w:t>
      </w:r>
      <w:r w:rsidRPr="001E51F1">
        <w:rPr>
          <w:rFonts w:ascii="Arial" w:hAnsi="Arial" w:cs="Arial"/>
          <w:sz w:val="24"/>
          <w:szCs w:val="24"/>
        </w:rPr>
        <w:t xml:space="preserve"> From unpaired extension samples, we are reporting truncation events (nonsense SNVs, splice site SNVs, nonstop SNVs, and frame shift </w:t>
      </w:r>
      <w:proofErr w:type="spellStart"/>
      <w:r w:rsidRPr="001E51F1">
        <w:rPr>
          <w:rFonts w:ascii="Arial" w:hAnsi="Arial" w:cs="Arial"/>
          <w:sz w:val="24"/>
          <w:szCs w:val="24"/>
        </w:rPr>
        <w:t>indels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) in Supplemental Table </w:t>
      </w:r>
      <w:r w:rsidR="00C95C78" w:rsidRPr="001E51F1">
        <w:rPr>
          <w:rFonts w:ascii="Arial" w:hAnsi="Arial" w:cs="Arial"/>
          <w:sz w:val="24"/>
          <w:szCs w:val="24"/>
        </w:rPr>
        <w:t>9,</w:t>
      </w:r>
      <w:r w:rsidRPr="001E51F1">
        <w:rPr>
          <w:rFonts w:ascii="Arial" w:hAnsi="Arial" w:cs="Arial"/>
          <w:sz w:val="24"/>
          <w:szCs w:val="24"/>
        </w:rPr>
        <w:t xml:space="preserve"> all truncati</w:t>
      </w:r>
      <w:r w:rsidR="00C95C78" w:rsidRPr="001E51F1">
        <w:rPr>
          <w:rFonts w:ascii="Arial" w:hAnsi="Arial" w:cs="Arial"/>
          <w:sz w:val="24"/>
          <w:szCs w:val="24"/>
        </w:rPr>
        <w:t xml:space="preserve">on events in Supplemental Table 9 </w:t>
      </w:r>
      <w:r w:rsidRPr="001E51F1">
        <w:rPr>
          <w:rFonts w:ascii="Arial" w:hAnsi="Arial" w:cs="Arial"/>
          <w:sz w:val="24"/>
          <w:szCs w:val="24"/>
        </w:rPr>
        <w:t xml:space="preserve">were reviewed manually using IGV. Events discovered in the unpaired extension samples were filtered by position to include those events found previously in either: our original 15 WGS samples, our 15 paired extension samples, recent melanoma literature </w:t>
      </w:r>
      <w:hyperlink w:anchor="_ENREF_10" w:tooltip="Stark, 2011 #118" w:history="1">
        <w:r w:rsidR="003C3FBD" w:rsidRPr="001E51F1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TdGFyazwvQXV0aG9yPjxZZWFyPjIwMTE8L1llYXI+PFJl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I1MS02MzwvcGFnZXM+PHZvbHVtZT4xNTA8L3ZvbHVtZT48bnVtYmVyPjI8L251bWJl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</w:fldData>
          </w:fldChar>
        </w:r>
        <w:r w:rsidR="00597BF6" w:rsidRPr="001E51F1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3C3FBD" w:rsidRPr="001E51F1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TdGFyazwvQXV0aG9yPjxZZWFyPjIwMTE8L1llYXI+PFJl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I1MS02MzwvcGFnZXM+PHZvbHVtZT4xNTA8L3ZvbHVtZT48bnVtYmVyPjI8L251bWJl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</w:fldData>
          </w:fldChar>
        </w:r>
        <w:r w:rsidR="00597BF6" w:rsidRPr="001E51F1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3C3FBD" w:rsidRPr="001E51F1">
          <w:rPr>
            <w:rFonts w:ascii="Arial" w:hAnsi="Arial" w:cs="Arial"/>
            <w:sz w:val="24"/>
            <w:szCs w:val="24"/>
          </w:rPr>
        </w:r>
        <w:r w:rsidR="003C3FBD" w:rsidRPr="001E51F1">
          <w:rPr>
            <w:rFonts w:ascii="Arial" w:hAnsi="Arial" w:cs="Arial"/>
            <w:sz w:val="24"/>
            <w:szCs w:val="24"/>
          </w:rPr>
          <w:fldChar w:fldCharType="end"/>
        </w:r>
        <w:r w:rsidR="003C3FBD" w:rsidRPr="001E51F1">
          <w:rPr>
            <w:rFonts w:ascii="Arial" w:hAnsi="Arial" w:cs="Arial"/>
            <w:sz w:val="24"/>
            <w:szCs w:val="24"/>
          </w:rPr>
        </w:r>
        <w:r w:rsidR="003C3FBD" w:rsidRPr="001E51F1">
          <w:rPr>
            <w:rFonts w:ascii="Arial" w:hAnsi="Arial" w:cs="Arial"/>
            <w:sz w:val="24"/>
            <w:szCs w:val="24"/>
          </w:rPr>
          <w:fldChar w:fldCharType="separate"/>
        </w:r>
        <w:r w:rsidR="00597BF6" w:rsidRPr="001E51F1">
          <w:rPr>
            <w:rFonts w:ascii="Arial" w:hAnsi="Arial" w:cs="Arial"/>
            <w:noProof/>
            <w:sz w:val="24"/>
            <w:szCs w:val="24"/>
            <w:vertAlign w:val="superscript"/>
          </w:rPr>
          <w:t>10-14</w:t>
        </w:r>
        <w:r w:rsidR="003C3FBD" w:rsidRPr="001E51F1">
          <w:rPr>
            <w:rFonts w:ascii="Arial" w:hAnsi="Arial" w:cs="Arial"/>
            <w:sz w:val="24"/>
            <w:szCs w:val="24"/>
          </w:rPr>
          <w:fldChar w:fldCharType="end"/>
        </w:r>
      </w:hyperlink>
      <w:r w:rsidRPr="001E51F1">
        <w:rPr>
          <w:rFonts w:ascii="Arial" w:hAnsi="Arial" w:cs="Arial"/>
          <w:sz w:val="24"/>
          <w:szCs w:val="24"/>
        </w:rPr>
        <w:t xml:space="preserve">, or in the COSMIC database </w:t>
      </w:r>
      <w:hyperlink w:anchor="_ENREF_15" w:tooltip="Forbes, 2008 #16" w:history="1">
        <w:r w:rsidR="003C3FBD" w:rsidRPr="001E51F1">
          <w:rPr>
            <w:rFonts w:ascii="Arial" w:hAnsi="Arial" w:cs="Arial"/>
            <w:sz w:val="24"/>
            <w:szCs w:val="24"/>
          </w:rPr>
          <w:fldChar w:fldCharType="begin"/>
        </w:r>
        <w:r w:rsidR="00597BF6" w:rsidRPr="001E51F1">
          <w:rPr>
            <w:rFonts w:ascii="Arial" w:hAnsi="Arial" w:cs="Arial"/>
            <w:sz w:val="24"/>
            <w:szCs w:val="24"/>
          </w:rPr>
          <w:instrText xml:space="preserve"> ADDIN EN.CITE &lt;EndNote&gt;&lt;Cite&gt;&lt;Author&gt;Forbes&lt;/Author&gt;&lt;Year&gt;2008&lt;/Year&gt;&lt;RecNum&gt;16&lt;/RecNum&gt;&lt;DisplayText&gt;&lt;style face="superscript"&gt;15&lt;/style&gt;&lt;/DisplayText&gt;&lt;record&gt;&lt;rec-number&gt;16&lt;/rec-number&gt;&lt;foreign-keys&gt;&lt;key app="EN" db-id="vr2azfs9n9pvx5epewy525pm5evzr9er9axz"&gt;16&lt;/key&gt;&lt;/foreign-keys&gt;&lt;ref-type name="Journal Article"&gt;17&lt;/ref-type&gt;&lt;contributors&gt;&lt;authors&gt;&lt;author&gt;Forbes, S. A.&lt;/author&gt;&lt;author&gt;Bhamra, G.&lt;/author&gt;&lt;author&gt;Bamford, S.&lt;/author&gt;&lt;author&gt;Dawson, E.&lt;/author&gt;&lt;author&gt;Kok, C.&lt;/author&gt;&lt;author&gt;Clements, J.&lt;/author&gt;&lt;author&gt;Menzies, A.&lt;/author&gt;&lt;author&gt;Teague, J. W.&lt;/author&gt;&lt;author&gt;Futreal, P. A.&lt;/author&gt;&lt;author&gt;Stratton, M. R.&lt;/author&gt;&lt;/authors&gt;&lt;/contributors&gt;&lt;auth-address&gt;Wellcome Trust Genome Campus, Hinxton, United Kingdom.&lt;/auth-address&gt;&lt;titles&gt;&lt;title&gt;The Catalogue of Somatic Mutations in Cancer (COSMIC)&lt;/title&gt;&lt;secondary-title&gt;Curr Protoc Hum Genet&lt;/secondary-title&gt;&lt;/titles&gt;&lt;periodical&gt;&lt;full-title&gt;Curr Protoc Hum Genet&lt;/full-title&gt;&lt;/periodical&gt;&lt;pages&gt;Unit 10 11&lt;/pages&gt;&lt;volume&gt;Chapter 10&lt;/volume&gt;&lt;edition&gt;2008/04/23&lt;/edition&gt;&lt;keywords&gt;&lt;keyword&gt;Catalogs as Topic&lt;/keyword&gt;&lt;keyword&gt;Computer Graphics&lt;/keyword&gt;&lt;keyword&gt;*Databases, Genetic&lt;/keyword&gt;&lt;keyword&gt;Genetics, Medical&lt;/keyword&gt;&lt;keyword&gt;Humans&lt;/keyword&gt;&lt;keyword&gt;Internet&lt;/keyword&gt;&lt;keyword&gt;*Mutation&lt;/keyword&gt;&lt;keyword&gt;Neoplasms/classification/genetics&lt;/keyword&gt;&lt;keyword&gt;Oncogenes&lt;/keyword&gt;&lt;keyword&gt;Phenotype&lt;/keyword&gt;&lt;/keywords&gt;&lt;dates&gt;&lt;year&gt;2008&lt;/year&gt;&lt;pub-dates&gt;&lt;date&gt;Apr&lt;/date&gt;&lt;/pub-dates&gt;&lt;/dates&gt;&lt;isbn&gt;1934-8258 (Electronic)&amp;#xD;1934-8258 (Linking)&lt;/isbn&gt;&lt;accession-num&gt;18428421&lt;/accession-num&gt;&lt;urls&gt;&lt;related-urls&gt;&lt;url&gt;http://www.ncbi.nlm.nih.gov/entrez/query.fcgi?cmd=Retrieve&amp;amp;db=PubMed&amp;amp;dopt=Citation&amp;amp;list_uids=18428421&lt;/url&gt;&lt;/related-urls&gt;&lt;/urls&gt;&lt;electronic-resource-num&gt;10.1002/0471142905.hg1011s57&lt;/electronic-resource-num&gt;&lt;language&gt;eng&lt;/language&gt;&lt;/record&gt;&lt;/Cite&gt;&lt;/EndNote&gt;</w:instrText>
        </w:r>
        <w:r w:rsidR="003C3FBD" w:rsidRPr="001E51F1">
          <w:rPr>
            <w:rFonts w:ascii="Arial" w:hAnsi="Arial" w:cs="Arial"/>
            <w:sz w:val="24"/>
            <w:szCs w:val="24"/>
          </w:rPr>
          <w:fldChar w:fldCharType="separate"/>
        </w:r>
        <w:r w:rsidR="00597BF6" w:rsidRPr="001E51F1">
          <w:rPr>
            <w:rFonts w:ascii="Arial" w:hAnsi="Arial" w:cs="Arial"/>
            <w:noProof/>
            <w:sz w:val="24"/>
            <w:szCs w:val="24"/>
            <w:vertAlign w:val="superscript"/>
          </w:rPr>
          <w:t>15</w:t>
        </w:r>
        <w:r w:rsidR="003C3FBD" w:rsidRPr="001E51F1">
          <w:rPr>
            <w:rFonts w:ascii="Arial" w:hAnsi="Arial" w:cs="Arial"/>
            <w:sz w:val="24"/>
            <w:szCs w:val="24"/>
          </w:rPr>
          <w:fldChar w:fldCharType="end"/>
        </w:r>
      </w:hyperlink>
      <w:r w:rsidRPr="001E51F1">
        <w:rPr>
          <w:rFonts w:ascii="Arial" w:hAnsi="Arial" w:cs="Arial"/>
          <w:sz w:val="24"/>
          <w:szCs w:val="24"/>
        </w:rPr>
        <w:t xml:space="preserve">. All filtered events from these unpaired tumor samples </w:t>
      </w:r>
      <w:proofErr w:type="spellStart"/>
      <w:r w:rsidRPr="001E51F1">
        <w:rPr>
          <w:rFonts w:ascii="Arial" w:hAnsi="Arial" w:cs="Arial"/>
          <w:sz w:val="24"/>
          <w:szCs w:val="24"/>
        </w:rPr>
        <w:t>occuring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in more than one patient were manually reviewed in IGV in the discovery tumor sample in o</w:t>
      </w:r>
      <w:r w:rsidR="004123B5" w:rsidRPr="001E51F1">
        <w:rPr>
          <w:rFonts w:ascii="Arial" w:hAnsi="Arial" w:cs="Arial"/>
          <w:sz w:val="24"/>
          <w:szCs w:val="24"/>
        </w:rPr>
        <w:t>rder to eliminate alignment arti</w:t>
      </w:r>
      <w:r w:rsidRPr="001E51F1">
        <w:rPr>
          <w:rFonts w:ascii="Arial" w:hAnsi="Arial" w:cs="Arial"/>
          <w:sz w:val="24"/>
          <w:szCs w:val="24"/>
        </w:rPr>
        <w:t xml:space="preserve">facts, as well as in two random melanoma normal samples from the paired extension dataset in order to eliminate obvious </w:t>
      </w:r>
      <w:proofErr w:type="spellStart"/>
      <w:r w:rsidRPr="001E51F1">
        <w:rPr>
          <w:rFonts w:ascii="Arial" w:hAnsi="Arial" w:cs="Arial"/>
          <w:sz w:val="24"/>
          <w:szCs w:val="24"/>
        </w:rPr>
        <w:t>germline</w:t>
      </w:r>
      <w:proofErr w:type="spellEnd"/>
      <w:r w:rsidRPr="001E51F1">
        <w:rPr>
          <w:rFonts w:ascii="Arial" w:hAnsi="Arial" w:cs="Arial"/>
          <w:sz w:val="24"/>
          <w:szCs w:val="24"/>
        </w:rPr>
        <w:t xml:space="preserve"> variants.</w:t>
      </w:r>
    </w:p>
    <w:p w14:paraId="4BCB105A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83F2F73" w14:textId="77777777" w:rsidR="00833411" w:rsidRPr="001E51F1" w:rsidRDefault="00833411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proofErr w:type="spellStart"/>
      <w:r w:rsidRPr="001E51F1">
        <w:rPr>
          <w:rFonts w:ascii="Arial" w:hAnsi="Arial" w:cs="Arial"/>
          <w:b/>
          <w:sz w:val="24"/>
          <w:szCs w:val="24"/>
        </w:rPr>
        <w:t>Phylip</w:t>
      </w:r>
      <w:proofErr w:type="spellEnd"/>
      <w:r w:rsidRPr="001E51F1">
        <w:rPr>
          <w:rFonts w:ascii="Arial" w:hAnsi="Arial" w:cs="Arial"/>
          <w:b/>
          <w:sz w:val="24"/>
          <w:szCs w:val="24"/>
        </w:rPr>
        <w:t xml:space="preserve"> Analysis of the Multi-metastases samples</w:t>
      </w:r>
    </w:p>
    <w:p w14:paraId="3B0C380D" w14:textId="77777777" w:rsidR="00833411" w:rsidRPr="001E51F1" w:rsidRDefault="00833411" w:rsidP="001E51F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Arial" w:eastAsiaTheme="minorHAnsi" w:hAnsi="Arial" w:cs="Arial"/>
          <w:sz w:val="24"/>
          <w:szCs w:val="24"/>
        </w:rPr>
      </w:pPr>
      <w:r w:rsidRPr="001E51F1">
        <w:rPr>
          <w:rFonts w:ascii="Arial" w:eastAsiaTheme="minorHAnsi" w:hAnsi="Arial" w:cs="Arial"/>
          <w:sz w:val="24"/>
          <w:szCs w:val="24"/>
        </w:rPr>
        <w:t xml:space="preserve">Nucleotide sequences from normal and metastatic genomes were compared 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phylogenetically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 using the PHYLIP package (CITE 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Felsenstein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, J. 1989. </w:t>
      </w:r>
      <w:proofErr w:type="gramStart"/>
      <w:r w:rsidRPr="001E51F1">
        <w:rPr>
          <w:rFonts w:ascii="Arial" w:eastAsiaTheme="minorHAnsi" w:hAnsi="Arial" w:cs="Arial"/>
          <w:sz w:val="24"/>
          <w:szCs w:val="24"/>
        </w:rPr>
        <w:t>PHYLIP - Phylogeny Inference Package (Version 3.2).</w:t>
      </w:r>
      <w:proofErr w:type="gramEnd"/>
      <w:r w:rsidRPr="001E51F1">
        <w:rPr>
          <w:rFonts w:ascii="Arial" w:eastAsiaTheme="minorHAnsi" w:hAnsi="Arial" w:cs="Arial"/>
          <w:sz w:val="24"/>
          <w:szCs w:val="24"/>
        </w:rPr>
        <w:t xml:space="preserve"> </w:t>
      </w:r>
      <w:proofErr w:type="gramStart"/>
      <w:r w:rsidRPr="001E51F1">
        <w:rPr>
          <w:rFonts w:ascii="Arial" w:eastAsiaTheme="minorHAnsi" w:hAnsi="Arial" w:cs="Arial"/>
          <w:sz w:val="24"/>
          <w:szCs w:val="24"/>
        </w:rPr>
        <w:t>Cladistics 5: 164-166) for the two data sets which had a sufficient number of members to generate trees, MEL 167 and 174.</w:t>
      </w:r>
      <w:proofErr w:type="gramEnd"/>
      <w:r w:rsidRPr="001E51F1">
        <w:rPr>
          <w:rFonts w:ascii="Arial" w:eastAsiaTheme="minorHAnsi" w:hAnsi="Arial" w:cs="Arial"/>
          <w:sz w:val="24"/>
          <w:szCs w:val="24"/>
        </w:rPr>
        <w:t xml:space="preserve"> First, variant allele frequencies (VAFs) were estimated from digital read counts and purity estimates were made from density and scatter plots of the variants. We found purities for 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mets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 1 through 4 to be approximately 30%, 75%, 75%, and 60%, respectively, in MEL 167 and 20%, 90%, 60%, and 30%, respectively, in MEL 174. These values were then used to correct VAFs and the resulting information was written to PHYLIP-formatted input files for the two data sets. We then used the PHYLIP tool "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contml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>" to generate phylogenetic trees based upon the maximum likelihood approach, where the normal sample was specified as the out-group. Finally, PHYLIP's "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drawtree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" tool was used to render 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unrooted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 phylogenetic trees for the two data sets from their </w:t>
      </w:r>
      <w:proofErr w:type="spellStart"/>
      <w:r w:rsidRPr="001E51F1">
        <w:rPr>
          <w:rFonts w:ascii="Arial" w:eastAsiaTheme="minorHAnsi" w:hAnsi="Arial" w:cs="Arial"/>
          <w:sz w:val="24"/>
          <w:szCs w:val="24"/>
        </w:rPr>
        <w:t>contml</w:t>
      </w:r>
      <w:proofErr w:type="spellEnd"/>
      <w:r w:rsidRPr="001E51F1">
        <w:rPr>
          <w:rFonts w:ascii="Arial" w:eastAsiaTheme="minorHAnsi" w:hAnsi="Arial" w:cs="Arial"/>
          <w:sz w:val="24"/>
          <w:szCs w:val="24"/>
        </w:rPr>
        <w:t xml:space="preserve"> outputs. </w:t>
      </w:r>
    </w:p>
    <w:p w14:paraId="5ECF2C6D" w14:textId="77777777" w:rsidR="00380BC9" w:rsidRPr="001E51F1" w:rsidDel="000C7A80" w:rsidRDefault="00380BC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CE84C68" w14:textId="77777777" w:rsidR="004F66CC" w:rsidRPr="001E51F1" w:rsidRDefault="004F66CC" w:rsidP="001E51F1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1E51F1">
        <w:rPr>
          <w:rFonts w:ascii="Arial" w:hAnsi="Arial" w:cs="Arial"/>
          <w:b/>
          <w:sz w:val="24"/>
          <w:szCs w:val="24"/>
        </w:rPr>
        <w:br w:type="page"/>
      </w:r>
    </w:p>
    <w:p w14:paraId="06C80076" w14:textId="77777777" w:rsidR="004F66CC" w:rsidRPr="001E51F1" w:rsidRDefault="00DB7BF6" w:rsidP="001E51F1">
      <w:pPr>
        <w:spacing w:line="240" w:lineRule="auto"/>
        <w:jc w:val="both"/>
        <w:rPr>
          <w:rFonts w:ascii="Arial" w:eastAsiaTheme="minorHAnsi" w:hAnsi="Arial" w:cs="Arial"/>
          <w:b/>
          <w:color w:val="000000"/>
          <w:sz w:val="24"/>
          <w:szCs w:val="24"/>
        </w:rPr>
      </w:pPr>
      <w:r w:rsidRPr="001E51F1">
        <w:rPr>
          <w:rFonts w:ascii="Arial" w:hAnsi="Arial" w:cs="Arial"/>
          <w:b/>
          <w:sz w:val="24"/>
          <w:szCs w:val="24"/>
        </w:rPr>
        <w:lastRenderedPageBreak/>
        <w:t xml:space="preserve">B. </w:t>
      </w:r>
      <w:r w:rsidRPr="001E51F1">
        <w:rPr>
          <w:rFonts w:ascii="Arial" w:eastAsiaTheme="minorHAnsi" w:hAnsi="Arial" w:cs="Arial"/>
          <w:b/>
          <w:color w:val="000000"/>
          <w:sz w:val="24"/>
          <w:szCs w:val="24"/>
        </w:rPr>
        <w:t>Supplementary Figure</w:t>
      </w:r>
      <w:r w:rsidR="004F66CC" w:rsidRPr="001E51F1">
        <w:rPr>
          <w:rFonts w:ascii="Arial" w:eastAsiaTheme="minorHAnsi" w:hAnsi="Arial" w:cs="Arial"/>
          <w:b/>
          <w:color w:val="000000"/>
          <w:sz w:val="24"/>
          <w:szCs w:val="24"/>
        </w:rPr>
        <w:t>s</w:t>
      </w:r>
    </w:p>
    <w:p w14:paraId="41C657B4" w14:textId="77777777" w:rsidR="008957B3" w:rsidRPr="001E51F1" w:rsidRDefault="004F66CC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eastAsiaTheme="minorHAnsi" w:hAnsi="Arial" w:cs="Arial"/>
          <w:b/>
          <w:color w:val="000000"/>
          <w:sz w:val="24"/>
          <w:szCs w:val="24"/>
        </w:rPr>
        <w:br w:type="page"/>
      </w:r>
      <w:r w:rsidR="008957B3" w:rsidRPr="001E51F1">
        <w:rPr>
          <w:rFonts w:ascii="Arial" w:hAnsi="Arial" w:cs="Arial"/>
          <w:b/>
          <w:noProof/>
          <w:sz w:val="24"/>
          <w:szCs w:val="24"/>
        </w:rPr>
        <w:lastRenderedPageBreak/>
        <w:t xml:space="preserve"> Figure </w:t>
      </w:r>
      <w:r w:rsidR="00824FD2">
        <w:rPr>
          <w:rFonts w:ascii="Arial" w:hAnsi="Arial" w:cs="Arial"/>
          <w:b/>
          <w:noProof/>
          <w:sz w:val="24"/>
          <w:szCs w:val="24"/>
        </w:rPr>
        <w:t>S</w:t>
      </w:r>
      <w:r w:rsidR="008957B3" w:rsidRPr="001E51F1">
        <w:rPr>
          <w:rFonts w:ascii="Arial" w:hAnsi="Arial" w:cs="Arial"/>
          <w:b/>
          <w:noProof/>
          <w:sz w:val="24"/>
          <w:szCs w:val="24"/>
        </w:rPr>
        <w:t>1</w:t>
      </w:r>
    </w:p>
    <w:p w14:paraId="711F6E01" w14:textId="77777777" w:rsidR="00DB7BF6" w:rsidRPr="001E51F1" w:rsidRDefault="00DB7BF6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DB1F6DF" wp14:editId="4F5886AE">
            <wp:extent cx="5705475" cy="5457825"/>
            <wp:effectExtent l="19050" t="0" r="9525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475" cy="5457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CBFF7E" w14:textId="38A052A1" w:rsidR="001D7C9C" w:rsidRPr="001E51F1" w:rsidRDefault="0045643D" w:rsidP="001E51F1">
      <w:pPr>
        <w:spacing w:line="240" w:lineRule="auto"/>
        <w:jc w:val="both"/>
        <w:rPr>
          <w:rFonts w:ascii="Arial" w:hAnsi="Arial" w:cs="Arial"/>
          <w:b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12339300" wp14:editId="5F9B1142">
            <wp:extent cx="4522470" cy="5943600"/>
            <wp:effectExtent l="0" t="0" r="0" b="0"/>
            <wp:docPr id="5" name="Picture 4" descr="MEL_extension-heatmap_v1a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_extension-heatmap_v1a.pd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2247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237E7">
        <w:rPr>
          <w:rFonts w:ascii="Arial" w:hAnsi="Arial" w:cs="Arial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AF1FBE6" wp14:editId="40CAA171">
                <wp:simplePos x="0" y="0"/>
                <wp:positionH relativeFrom="column">
                  <wp:posOffset>-349250</wp:posOffset>
                </wp:positionH>
                <wp:positionV relativeFrom="paragraph">
                  <wp:posOffset>-571500</wp:posOffset>
                </wp:positionV>
                <wp:extent cx="3536950" cy="457200"/>
                <wp:effectExtent l="0" t="0" r="0" b="0"/>
                <wp:wrapTight wrapText="bothSides">
                  <wp:wrapPolygon edited="0">
                    <wp:start x="155" y="1200"/>
                    <wp:lineTo x="155" y="19200"/>
                    <wp:lineTo x="21251" y="19200"/>
                    <wp:lineTo x="21251" y="1200"/>
                    <wp:lineTo x="155" y="1200"/>
                  </wp:wrapPolygon>
                </wp:wrapTight>
                <wp:docPr id="9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3695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A7BC7FD" w14:textId="77777777" w:rsidR="00D76FA4" w:rsidRPr="002E1395" w:rsidRDefault="00D76FA4" w:rsidP="00E93A1D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Figure S2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8" o:spid="_x0000_s1026" type="#_x0000_t202" style="position:absolute;left:0;text-align:left;margin-left:-27.45pt;margin-top:-44.95pt;width:278.5pt;height:3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" filled="f" stroked="f">
                <v:textbox inset=",7.2pt,,7.2pt">
                  <w:txbxContent>
                    <w:p w14:paraId="4A7BC7FD" w14:textId="77777777" w:rsidR="00F83834" w:rsidRPr="002E1395" w:rsidRDefault="00F83834" w:rsidP="00E93A1D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  <w:r>
                        <w:rPr>
                          <w:rFonts w:ascii="Arial" w:hAnsi="Arial"/>
                          <w:b/>
                          <w:sz w:val="28"/>
                        </w:rPr>
                        <w:t xml:space="preserve">Figure </w:t>
                      </w:r>
                      <w:r w:rsidR="00824FD2">
                        <w:rPr>
                          <w:rFonts w:ascii="Arial" w:hAnsi="Arial"/>
                          <w:b/>
                          <w:sz w:val="28"/>
                        </w:rPr>
                        <w:t>S</w:t>
                      </w:r>
                      <w:r>
                        <w:rPr>
                          <w:rFonts w:ascii="Arial" w:hAnsi="Arial"/>
                          <w:b/>
                          <w:sz w:val="28"/>
                        </w:rPr>
                        <w:t>2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8957B3" w:rsidRPr="001E51F1">
        <w:rPr>
          <w:rFonts w:ascii="Arial" w:hAnsi="Arial" w:cs="Arial"/>
          <w:b/>
          <w:noProof/>
          <w:sz w:val="24"/>
          <w:szCs w:val="24"/>
        </w:rPr>
        <w:t>2</w:t>
      </w:r>
    </w:p>
    <w:p w14:paraId="76156A99" w14:textId="3ADE33B3" w:rsidR="0084137C" w:rsidRPr="001E51F1" w:rsidRDefault="005237E7" w:rsidP="001E51F1">
      <w:pPr>
        <w:spacing w:line="240" w:lineRule="auto"/>
        <w:jc w:val="both"/>
        <w:rPr>
          <w:rFonts w:ascii="Arial" w:hAnsi="Arial" w:cs="Arial"/>
          <w:b/>
          <w:noProof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059881D" wp14:editId="3E46BD6F">
                <wp:simplePos x="0" y="0"/>
                <wp:positionH relativeFrom="column">
                  <wp:posOffset>-69850</wp:posOffset>
                </wp:positionH>
                <wp:positionV relativeFrom="paragraph">
                  <wp:posOffset>-457200</wp:posOffset>
                </wp:positionV>
                <wp:extent cx="3536950" cy="457200"/>
                <wp:effectExtent l="0" t="0" r="0" b="0"/>
                <wp:wrapTight wrapText="bothSides">
                  <wp:wrapPolygon edited="0">
                    <wp:start x="155" y="1200"/>
                    <wp:lineTo x="155" y="19200"/>
                    <wp:lineTo x="21251" y="19200"/>
                    <wp:lineTo x="21251" y="1200"/>
                    <wp:lineTo x="155" y="1200"/>
                  </wp:wrapPolygon>
                </wp:wrapTight>
                <wp:docPr id="8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3695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E4FEEC5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  <w:r w:rsidRPr="002E1395"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Figure</w:t>
                            </w:r>
                            <w:r>
                              <w:rPr>
                                <w:rFonts w:ascii="Arial" w:hAnsi="Arial"/>
                                <w:b/>
                                <w:sz w:val="28"/>
                              </w:rPr>
                              <w:t xml:space="preserve"> S</w:t>
                            </w:r>
                            <w:r w:rsidRPr="002E1395"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3</w:t>
                            </w:r>
                          </w:p>
                          <w:p w14:paraId="3B87E9B6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681DC567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592AFBE6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610E8D94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065A5D9B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53C5B9EE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637AC942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  <w:p w14:paraId="7887D518" w14:textId="77777777" w:rsidR="00D76FA4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H</w:t>
                            </w:r>
                          </w:p>
                          <w:p w14:paraId="0E06FE0C" w14:textId="77777777" w:rsidR="00D76FA4" w:rsidRPr="002E1395" w:rsidRDefault="00D76FA4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4" o:spid="_x0000_s1027" type="#_x0000_t202" style="position:absolute;left:0;text-align:left;margin-left:-5.45pt;margin-top:-35.95pt;width:278.5pt;height:36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" filled="f" stroked="f">
                <v:textbox inset=",7.2pt,,7.2pt">
                  <w:txbxContent>
                    <w:p w14:paraId="5E4FEEC5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  <w:r w:rsidRPr="002E1395">
                        <w:rPr>
                          <w:rFonts w:ascii="Arial" w:hAnsi="Arial"/>
                          <w:b/>
                          <w:sz w:val="28"/>
                        </w:rPr>
                        <w:t>Figure</w:t>
                      </w:r>
                      <w:r>
                        <w:rPr>
                          <w:rFonts w:ascii="Arial" w:hAnsi="Arial"/>
                          <w:b/>
                          <w:sz w:val="28"/>
                        </w:rPr>
                        <w:t xml:space="preserve"> </w:t>
                      </w:r>
                      <w:r w:rsidR="00824FD2">
                        <w:rPr>
                          <w:rFonts w:ascii="Arial" w:hAnsi="Arial"/>
                          <w:b/>
                          <w:sz w:val="28"/>
                        </w:rPr>
                        <w:t>S</w:t>
                      </w:r>
                      <w:r w:rsidRPr="002E1395">
                        <w:rPr>
                          <w:rFonts w:ascii="Arial" w:hAnsi="Arial"/>
                          <w:b/>
                          <w:sz w:val="28"/>
                        </w:rPr>
                        <w:t>3</w:t>
                      </w:r>
                    </w:p>
                    <w:p w14:paraId="3B87E9B6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681DC567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592AFBE6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610E8D94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065A5D9B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53C5B9EE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637AC942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  <w:p w14:paraId="7887D518" w14:textId="77777777" w:rsidR="00F83834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  <w:r>
                        <w:rPr>
                          <w:rFonts w:ascii="Arial" w:hAnsi="Arial"/>
                          <w:b/>
                          <w:sz w:val="28"/>
                        </w:rPr>
                        <w:t>H</w:t>
                      </w:r>
                    </w:p>
                    <w:p w14:paraId="0E06FE0C" w14:textId="77777777" w:rsidR="00F83834" w:rsidRPr="002E1395" w:rsidRDefault="00F83834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rFonts w:ascii="Arial" w:hAnsi="Arial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5C7870B" wp14:editId="53F9BA12">
                <wp:simplePos x="0" y="0"/>
                <wp:positionH relativeFrom="column">
                  <wp:posOffset>2584450</wp:posOffset>
                </wp:positionH>
                <wp:positionV relativeFrom="paragraph">
                  <wp:posOffset>-77470</wp:posOffset>
                </wp:positionV>
                <wp:extent cx="3536950" cy="457200"/>
                <wp:effectExtent l="0" t="0" r="0" b="0"/>
                <wp:wrapTight wrapText="bothSides">
                  <wp:wrapPolygon edited="0">
                    <wp:start x="155" y="1200"/>
                    <wp:lineTo x="155" y="19200"/>
                    <wp:lineTo x="21251" y="19200"/>
                    <wp:lineTo x="21251" y="1200"/>
                    <wp:lineTo x="155" y="1200"/>
                  </wp:wrapPolygon>
                </wp:wrapTight>
                <wp:docPr id="7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3695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0C82E6" w14:textId="77777777" w:rsidR="00D76FA4" w:rsidRPr="002E1395" w:rsidRDefault="00D76FA4" w:rsidP="0040230C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MEL167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0" o:spid="_x0000_s1028" type="#_x0000_t202" style="position:absolute;left:0;text-align:left;margin-left:203.5pt;margin-top:-6.05pt;width:278.5pt;height:3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" filled="f" stroked="f">
                <v:textbox inset=",7.2pt,,7.2pt">
                  <w:txbxContent>
                    <w:p w14:paraId="440C82E6" w14:textId="77777777" w:rsidR="00F83834" w:rsidRPr="002E1395" w:rsidRDefault="00F83834" w:rsidP="0040230C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  <w:r>
                        <w:rPr>
                          <w:rFonts w:ascii="Arial" w:hAnsi="Arial"/>
                          <w:b/>
                          <w:sz w:val="28"/>
                        </w:rPr>
                        <w:t>MEL167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6C2AC3"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629487E9" wp14:editId="772EEA74">
            <wp:extent cx="5935345" cy="5943600"/>
            <wp:effectExtent l="25400" t="0" r="8255" b="0"/>
            <wp:docPr id="2" name="Picture 1" descr="Screen shot 2013-07-05 at 10.13.54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3-07-05 at 10.13.54 AM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35345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76A04" w14:textId="2CAE876A" w:rsidR="0045643D" w:rsidRDefault="005237E7" w:rsidP="001E51F1">
      <w:pPr>
        <w:spacing w:line="240" w:lineRule="auto"/>
        <w:jc w:val="both"/>
        <w:rPr>
          <w:rFonts w:ascii="Arial" w:hAnsi="Arial" w:cs="Arial"/>
          <w:b/>
          <w:noProof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DE56B29" wp14:editId="7A3A612A">
                <wp:simplePos x="0" y="0"/>
                <wp:positionH relativeFrom="column">
                  <wp:posOffset>2724150</wp:posOffset>
                </wp:positionH>
                <wp:positionV relativeFrom="paragraph">
                  <wp:posOffset>-457200</wp:posOffset>
                </wp:positionV>
                <wp:extent cx="3536950" cy="457200"/>
                <wp:effectExtent l="0" t="0" r="0" b="0"/>
                <wp:wrapTight wrapText="bothSides">
                  <wp:wrapPolygon edited="0">
                    <wp:start x="155" y="1200"/>
                    <wp:lineTo x="155" y="19200"/>
                    <wp:lineTo x="21251" y="19200"/>
                    <wp:lineTo x="21251" y="1200"/>
                    <wp:lineTo x="155" y="1200"/>
                  </wp:wrapPolygon>
                </wp:wrapTight>
                <wp:docPr id="6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3695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3B3212" w14:textId="77777777" w:rsidR="00D76FA4" w:rsidRPr="002E1395" w:rsidRDefault="00D76FA4" w:rsidP="00E93A1D">
                            <w:pPr>
                              <w:rPr>
                                <w:rFonts w:ascii="Arial" w:hAnsi="Arial"/>
                                <w:b/>
                                <w:sz w:val="28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sz w:val="28"/>
                              </w:rPr>
                              <w:t>MEL174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9" o:spid="_x0000_s1029" type="#_x0000_t202" style="position:absolute;left:0;text-align:left;margin-left:214.5pt;margin-top:-35.95pt;width:278.5pt;height:3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" filled="f" stroked="f">
                <v:textbox inset=",7.2pt,,7.2pt">
                  <w:txbxContent>
                    <w:p w14:paraId="293B3212" w14:textId="77777777" w:rsidR="00F83834" w:rsidRPr="002E1395" w:rsidRDefault="00F83834" w:rsidP="00E93A1D">
                      <w:pPr>
                        <w:rPr>
                          <w:rFonts w:ascii="Arial" w:hAnsi="Arial"/>
                          <w:b/>
                          <w:sz w:val="28"/>
                        </w:rPr>
                      </w:pPr>
                      <w:r>
                        <w:rPr>
                          <w:rFonts w:ascii="Arial" w:hAnsi="Arial"/>
                          <w:b/>
                          <w:sz w:val="28"/>
                        </w:rPr>
                        <w:t>MEL174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6C2AC3"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454CEA06" wp14:editId="32BAB1C3">
            <wp:extent cx="6066790" cy="5943600"/>
            <wp:effectExtent l="25400" t="0" r="3810" b="0"/>
            <wp:docPr id="4" name="Picture 3" descr="Screen shot 2013-07-05 at 10.14.14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3-07-05 at 10.14.14 AM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06679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9AEDCC" w14:textId="77777777" w:rsidR="0045643D" w:rsidRDefault="0045643D" w:rsidP="0045643D">
      <w:pPr>
        <w:rPr>
          <w:rFonts w:ascii="Arial" w:hAnsi="Arial"/>
          <w:b/>
          <w:sz w:val="28"/>
        </w:rPr>
      </w:pPr>
      <w:r w:rsidRPr="002E1395">
        <w:rPr>
          <w:rFonts w:ascii="Arial" w:hAnsi="Arial"/>
          <w:b/>
          <w:sz w:val="28"/>
        </w:rPr>
        <w:lastRenderedPageBreak/>
        <w:t>Figure</w:t>
      </w:r>
      <w:r>
        <w:rPr>
          <w:rFonts w:ascii="Arial" w:hAnsi="Arial"/>
          <w:b/>
          <w:sz w:val="28"/>
        </w:rPr>
        <w:t xml:space="preserve"> </w:t>
      </w:r>
      <w:r w:rsidR="00824FD2">
        <w:rPr>
          <w:rFonts w:ascii="Arial" w:hAnsi="Arial"/>
          <w:b/>
          <w:sz w:val="28"/>
        </w:rPr>
        <w:t>S</w:t>
      </w:r>
      <w:r>
        <w:rPr>
          <w:rFonts w:ascii="Arial" w:hAnsi="Arial"/>
          <w:b/>
          <w:sz w:val="28"/>
        </w:rPr>
        <w:t>4</w:t>
      </w:r>
    </w:p>
    <w:p w14:paraId="2201DD45" w14:textId="675B3212" w:rsidR="00DD7077" w:rsidRPr="00D76FA4" w:rsidRDefault="0045643D" w:rsidP="001E51F1">
      <w:pPr>
        <w:spacing w:line="240" w:lineRule="auto"/>
        <w:jc w:val="both"/>
        <w:rPr>
          <w:rFonts w:ascii="Arial" w:hAnsi="Arial" w:cs="Arial"/>
          <w:b/>
          <w:noProof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3F42478D" wp14:editId="6CBFD186">
            <wp:extent cx="7023100" cy="5511800"/>
            <wp:effectExtent l="25400" t="0" r="0" b="0"/>
            <wp:docPr id="1" name="Picture 0" descr="MEL_SupplementaryFigure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EL_SupplementaryFigure2.pdf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7023100" cy="551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E3E21" w14:textId="4092F667" w:rsidR="001E51F1" w:rsidRDefault="001E51F1" w:rsidP="005237E7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  <w:r w:rsidR="000B20F6" w:rsidRPr="001E51F1">
        <w:rPr>
          <w:rFonts w:ascii="Arial" w:hAnsi="Arial" w:cs="Arial"/>
          <w:b/>
          <w:bCs/>
          <w:sz w:val="24"/>
          <w:szCs w:val="24"/>
        </w:rPr>
        <w:lastRenderedPageBreak/>
        <w:t>D. Supplementary Tables</w:t>
      </w:r>
    </w:p>
    <w:p w14:paraId="7EE25904" w14:textId="77777777" w:rsidR="00F83834" w:rsidRPr="001E51F1" w:rsidRDefault="001E51F1" w:rsidP="001E51F1">
      <w:r>
        <w:br w:type="page"/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204"/>
        <w:gridCol w:w="2261"/>
        <w:gridCol w:w="2518"/>
        <w:gridCol w:w="3392"/>
        <w:gridCol w:w="2171"/>
      </w:tblGrid>
      <w:tr w:rsidR="00F83834" w:rsidRPr="00F83834" w14:paraId="1A970384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7DF746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lastRenderedPageBreak/>
              <w:t>Samp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8405F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 xml:space="preserve">Sequenced </w:t>
            </w:r>
            <w:proofErr w:type="spellStart"/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Kilobas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EE647F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Number of reads mapp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62FFF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Heterozygous SNP concordance (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031DB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Haploid Coverage (%)</w:t>
            </w:r>
          </w:p>
        </w:tc>
      </w:tr>
      <w:tr w:rsidR="00F83834" w:rsidRPr="00F83834" w14:paraId="6E394321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6EAE3B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1EC7A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6036887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DE30A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2994114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FE42F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5C3A66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5.17</w:t>
            </w:r>
          </w:p>
        </w:tc>
      </w:tr>
      <w:tr w:rsidR="00F83834" w:rsidRPr="00F83834" w14:paraId="09C9FA3C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D12E5E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EC9CD8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7927395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49FC5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3528187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6332D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4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9A2E8C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0.44</w:t>
            </w:r>
          </w:p>
        </w:tc>
      </w:tr>
      <w:tr w:rsidR="00F83834" w:rsidRPr="00F83834" w14:paraId="7A8EEFA3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49189A5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2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E5A3B1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887747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9A758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3676971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9C1D5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1EE6F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4.83</w:t>
            </w:r>
          </w:p>
        </w:tc>
      </w:tr>
      <w:tr w:rsidR="00F83834" w:rsidRPr="00F83834" w14:paraId="2E0689FA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8C279D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2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D8A55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4303774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4C361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864431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C3629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1A97BF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8.73</w:t>
            </w:r>
          </w:p>
        </w:tc>
      </w:tr>
      <w:tr w:rsidR="00F83834" w:rsidRPr="00F83834" w14:paraId="1090ECE1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E81955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3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209FB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627823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9C9835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9763956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8809D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EE35C1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5.3</w:t>
            </w:r>
          </w:p>
        </w:tc>
      </w:tr>
      <w:tr w:rsidR="00F83834" w:rsidRPr="00F83834" w14:paraId="5C31C052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DC3D52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3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29348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464611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CFF7C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081537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62637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8FA17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5.83</w:t>
            </w:r>
          </w:p>
        </w:tc>
      </w:tr>
      <w:tr w:rsidR="00F83834" w:rsidRPr="00F83834" w14:paraId="17B8DACE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ABFA41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4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AC821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0425048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080E4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3197408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1812F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E9CFD9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3.94</w:t>
            </w:r>
          </w:p>
        </w:tc>
      </w:tr>
      <w:tr w:rsidR="00F83834" w:rsidRPr="00F83834" w14:paraId="5C510A6F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AEC19E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4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046876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740714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C4DBA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201624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72A49D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C607AB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9.89</w:t>
            </w:r>
          </w:p>
        </w:tc>
      </w:tr>
      <w:tr w:rsidR="00F83834" w:rsidRPr="00F83834" w14:paraId="6281B37D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C0A2E80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5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A6A6B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13064014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576A0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03814727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8AEEA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6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F13B6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53.68</w:t>
            </w:r>
          </w:p>
        </w:tc>
      </w:tr>
      <w:tr w:rsidR="00F83834" w:rsidRPr="00F83834" w14:paraId="452D6CA9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4CFBC05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5-lun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6CDE16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04157918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90DCC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9638718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721ED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15536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63.22</w:t>
            </w:r>
          </w:p>
        </w:tc>
      </w:tr>
      <w:tr w:rsidR="00F83834" w:rsidRPr="00F83834" w14:paraId="322AE78E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AE6BDA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5_pancrea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6C8FF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366461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DAF33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989411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DB200B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0D3387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4.52</w:t>
            </w:r>
          </w:p>
        </w:tc>
      </w:tr>
      <w:tr w:rsidR="00F83834" w:rsidRPr="00F83834" w14:paraId="2AE207A1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3020BC0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6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89A46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6723907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760E7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9710346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14CFE8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78BC7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7.12</w:t>
            </w:r>
          </w:p>
        </w:tc>
      </w:tr>
      <w:tr w:rsidR="00F83834" w:rsidRPr="00F83834" w14:paraId="7E0136FC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C4B7764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6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30113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012942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125029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06166748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9A3086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8.6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4479C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9.51</w:t>
            </w:r>
          </w:p>
        </w:tc>
      </w:tr>
      <w:tr w:rsidR="00F83834" w:rsidRPr="00F83834" w14:paraId="6ADA2816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A76460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7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C2700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4057308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514689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7362276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A0BEF3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E56ED8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1.23</w:t>
            </w:r>
          </w:p>
        </w:tc>
      </w:tr>
      <w:tr w:rsidR="00F83834" w:rsidRPr="00F83834" w14:paraId="02B34883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40C91B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7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66FE70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572996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FFBA3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171163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6967C75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31771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4.28</w:t>
            </w:r>
          </w:p>
        </w:tc>
      </w:tr>
      <w:tr w:rsidR="00F83834" w:rsidRPr="00F83834" w14:paraId="620002C4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F18D2D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8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C1CB0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1374051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9751B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00319563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26C8E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6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F5FD36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55.25</w:t>
            </w:r>
          </w:p>
        </w:tc>
      </w:tr>
      <w:tr w:rsidR="00F83834" w:rsidRPr="00F83834" w14:paraId="4C1983AD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7706AD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8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47DCC9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438477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EDDEDE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0226177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8BA7F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B6925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9.47</w:t>
            </w:r>
          </w:p>
        </w:tc>
      </w:tr>
      <w:tr w:rsidR="00F83834" w:rsidRPr="00F83834" w14:paraId="08EDCE12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9DD5CCB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9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C3D7C2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2045816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D1156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6050306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92DCD9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D3582F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4.92</w:t>
            </w:r>
          </w:p>
        </w:tc>
      </w:tr>
      <w:tr w:rsidR="00F83834" w:rsidRPr="00F83834" w14:paraId="6DA28DAF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6072CBB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9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4BD181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261950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3B13E53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8043815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B09E6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3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B92A8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1.32</w:t>
            </w:r>
          </w:p>
        </w:tc>
      </w:tr>
      <w:tr w:rsidR="00F83834" w:rsidRPr="00F83834" w14:paraId="0C1153BF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225555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0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3060F1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686091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03C6D5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0115042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AEFA595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B0148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1.89</w:t>
            </w:r>
          </w:p>
        </w:tc>
      </w:tr>
      <w:tr w:rsidR="00F83834" w:rsidRPr="00F83834" w14:paraId="126E5B97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C676CB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0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C80A4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484574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43E6EE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9737358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306C9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8.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C338F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9.57</w:t>
            </w:r>
          </w:p>
        </w:tc>
      </w:tr>
      <w:tr w:rsidR="00F83834" w:rsidRPr="00F83834" w14:paraId="7AEF4197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BC783D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1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5D8179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203040708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13CB31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93186626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AFFCD5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6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83520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51.74</w:t>
            </w:r>
          </w:p>
        </w:tc>
      </w:tr>
      <w:tr w:rsidR="00F83834" w:rsidRPr="00F83834" w14:paraId="1A728D28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7B436A4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1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A103EC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7720503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20667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4335175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0825D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9FB86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4.03</w:t>
            </w:r>
          </w:p>
        </w:tc>
      </w:tr>
      <w:tr w:rsidR="00F83834" w:rsidRPr="00F83834" w14:paraId="3000C61C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9DF86C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2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50064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60721557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0C95E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53234413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DE76E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859061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45.97</w:t>
            </w:r>
          </w:p>
        </w:tc>
      </w:tr>
      <w:tr w:rsidR="00F83834" w:rsidRPr="00F83834" w14:paraId="61EC405C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BCF717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2_tum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5FFBC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584874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4BEE7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1201441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093DE6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1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98907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1.78</w:t>
            </w:r>
          </w:p>
        </w:tc>
      </w:tr>
      <w:tr w:rsidR="00F83834" w:rsidRPr="00F83834" w14:paraId="599DD41C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6DFCBD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3_norm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85A70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747169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66164F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145498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7288ED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5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EFBB6B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6.58</w:t>
            </w:r>
          </w:p>
        </w:tc>
      </w:tr>
      <w:tr w:rsidR="00F83834" w:rsidRPr="00F83834" w14:paraId="193E5AB5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DF2E82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3_lun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080021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3025807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F9AFBB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772151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D7663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9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77FD54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9.08</w:t>
            </w:r>
          </w:p>
        </w:tc>
      </w:tr>
      <w:tr w:rsidR="00F83834" w:rsidRPr="00F83834" w14:paraId="634034E9" w14:textId="77777777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2A8768" w14:textId="77777777" w:rsidR="00F83834" w:rsidRPr="00F83834" w:rsidRDefault="00F83834" w:rsidP="00F83834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MEL13_chestwal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99565A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30221858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92B607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12227046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5E03A2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98.9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3BE3690" w14:textId="77777777" w:rsidR="00F83834" w:rsidRPr="00F83834" w:rsidRDefault="00F83834" w:rsidP="00F8383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F83834">
              <w:rPr>
                <w:rFonts w:ascii="Arial" w:eastAsia="Times New Roman" w:hAnsi="Arial" w:cs="Arial"/>
                <w:b/>
                <w:sz w:val="24"/>
                <w:szCs w:val="24"/>
              </w:rPr>
              <w:t>37.48</w:t>
            </w:r>
          </w:p>
        </w:tc>
      </w:tr>
    </w:tbl>
    <w:p w14:paraId="313ABF90" w14:textId="6692E5D3" w:rsidR="001F300A" w:rsidRPr="001E51F1" w:rsidRDefault="009E7009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1</w:t>
      </w:r>
      <w:r w:rsidR="005237E7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 S1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: WGS</w:t>
      </w:r>
      <w:r w:rsidR="001F300A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haploid c</w:t>
      </w:r>
      <w:r w:rsidR="001F300A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ove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r</w:t>
      </w:r>
      <w:r w:rsidR="001F300A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age and SNP array concordance</w:t>
      </w:r>
    </w:p>
    <w:p w14:paraId="35D3C6E3" w14:textId="77777777" w:rsidR="00152929" w:rsidRPr="001E51F1" w:rsidRDefault="001F300A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lastRenderedPageBreak/>
        <w:t xml:space="preserve">Haploid and diploid coverage estimates are given for </w:t>
      </w:r>
      <w:r w:rsidR="0031777B" w:rsidRPr="001E51F1">
        <w:rPr>
          <w:rFonts w:ascii="Arial" w:eastAsiaTheme="minorHAnsi" w:hAnsi="Arial" w:cs="Arial"/>
          <w:color w:val="000000"/>
          <w:sz w:val="24"/>
          <w:szCs w:val="24"/>
        </w:rPr>
        <w:t>15</w:t>
      </w:r>
      <w:r w:rsidRPr="001E51F1">
        <w:rPr>
          <w:rFonts w:ascii="Arial" w:eastAsiaTheme="minorHAnsi" w:hAnsi="Arial" w:cs="Arial"/>
          <w:color w:val="000000"/>
          <w:sz w:val="24"/>
          <w:szCs w:val="24"/>
        </w:rPr>
        <w:t xml:space="preserve"> whole-genome sequenced </w:t>
      </w:r>
      <w:r w:rsidR="0031777B" w:rsidRPr="001E51F1">
        <w:rPr>
          <w:rFonts w:ascii="Arial" w:eastAsiaTheme="minorHAnsi" w:hAnsi="Arial" w:cs="Arial"/>
          <w:color w:val="000000"/>
          <w:sz w:val="24"/>
          <w:szCs w:val="24"/>
        </w:rPr>
        <w:t>samples</w:t>
      </w:r>
      <w:r w:rsidRPr="001E51F1">
        <w:rPr>
          <w:rFonts w:ascii="Arial" w:eastAsiaTheme="minorHAnsi" w:hAnsi="Arial" w:cs="Arial"/>
          <w:color w:val="000000"/>
          <w:sz w:val="24"/>
          <w:szCs w:val="24"/>
        </w:rPr>
        <w:t xml:space="preserve">. Haploid coverage is calculated as the amount of non-redundant mapped read bases divided by the haploid size of the human genome. Diploid coverage is estimated from the fraction of heterozygous SNPs from high-density SNP array data that were present in </w:t>
      </w:r>
      <w:proofErr w:type="spellStart"/>
      <w:r w:rsidRPr="001E51F1">
        <w:rPr>
          <w:rFonts w:ascii="Arial" w:eastAsiaTheme="minorHAnsi" w:hAnsi="Arial" w:cs="Arial"/>
          <w:color w:val="000000"/>
          <w:sz w:val="24"/>
          <w:szCs w:val="24"/>
        </w:rPr>
        <w:t>SAMtools</w:t>
      </w:r>
      <w:proofErr w:type="spellEnd"/>
      <w:r w:rsidRPr="001E51F1">
        <w:rPr>
          <w:rFonts w:ascii="Arial" w:eastAsiaTheme="minorHAnsi" w:hAnsi="Arial" w:cs="Arial"/>
          <w:color w:val="000000"/>
          <w:sz w:val="24"/>
          <w:szCs w:val="24"/>
        </w:rPr>
        <w:t xml:space="preserve"> raw (unfiltered) or filtered SNP calls</w:t>
      </w:r>
      <w:r w:rsidR="0031777B" w:rsidRPr="001E51F1">
        <w:rPr>
          <w:rFonts w:ascii="Arial" w:eastAsiaTheme="minorHAnsi" w:hAnsi="Arial" w:cs="Arial"/>
          <w:color w:val="000000"/>
          <w:sz w:val="24"/>
          <w:szCs w:val="24"/>
        </w:rPr>
        <w:t>.</w:t>
      </w:r>
    </w:p>
    <w:p w14:paraId="1881C88F" w14:textId="77777777" w:rsidR="00F83834" w:rsidRDefault="00F83834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45F7E479" w14:textId="77777777" w:rsidR="00F83834" w:rsidRDefault="00F83834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tbl>
      <w:tblPr>
        <w:tblW w:w="12260" w:type="dxa"/>
        <w:tblInd w:w="86" w:type="dxa"/>
        <w:tblLook w:val="0000" w:firstRow="0" w:lastRow="0" w:firstColumn="0" w:lastColumn="0" w:noHBand="0" w:noVBand="0"/>
      </w:tblPr>
      <w:tblGrid>
        <w:gridCol w:w="2411"/>
        <w:gridCol w:w="3330"/>
        <w:gridCol w:w="2794"/>
        <w:gridCol w:w="1299"/>
        <w:gridCol w:w="1299"/>
        <w:gridCol w:w="1299"/>
      </w:tblGrid>
      <w:tr w:rsidR="00F83834" w:rsidRPr="00F83834" w14:paraId="13072F97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04DD9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ID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B57EF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6"/>
                <w:szCs w:val="26"/>
              </w:rPr>
            </w:pPr>
            <w:r w:rsidRPr="00F83834">
              <w:rPr>
                <w:rFonts w:ascii="Arial" w:eastAsiaTheme="minorHAnsi" w:hAnsi="Arial" w:cstheme="minorBidi"/>
                <w:sz w:val="26"/>
                <w:szCs w:val="26"/>
              </w:rPr>
              <w:t xml:space="preserve">Sequenced </w:t>
            </w:r>
            <w:proofErr w:type="spellStart"/>
            <w:r w:rsidRPr="00F83834">
              <w:rPr>
                <w:rFonts w:ascii="Arial" w:eastAsiaTheme="minorHAnsi" w:hAnsi="Arial" w:cstheme="minorBidi"/>
                <w:sz w:val="26"/>
                <w:szCs w:val="26"/>
              </w:rPr>
              <w:t>Kilobases</w:t>
            </w:r>
            <w:proofErr w:type="spellEnd"/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56BE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6"/>
                <w:szCs w:val="26"/>
              </w:rPr>
            </w:pPr>
            <w:r w:rsidRPr="00F83834">
              <w:rPr>
                <w:rFonts w:ascii="Arial" w:eastAsiaTheme="minorHAnsi" w:hAnsi="Arial" w:cstheme="minorBidi"/>
                <w:sz w:val="26"/>
                <w:szCs w:val="26"/>
              </w:rPr>
              <w:t>Number of reads mapped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A4FE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X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F7D42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0X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23BA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X</w:t>
            </w:r>
          </w:p>
        </w:tc>
      </w:tr>
      <w:tr w:rsidR="00F83834" w:rsidRPr="00F83834" w14:paraId="55FD0FE7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B976FE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16BE8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281799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97E2C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654325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322A3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B4B23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4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25AA2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4%</w:t>
            </w:r>
          </w:p>
        </w:tc>
      </w:tr>
      <w:tr w:rsidR="00F83834" w:rsidRPr="00F83834" w14:paraId="37B8DE4E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57EF2D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7F7E8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979240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580B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7485962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C8DD5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2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E0A7D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48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942E1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7%</w:t>
            </w:r>
          </w:p>
        </w:tc>
      </w:tr>
      <w:tr w:rsidR="00F83834" w:rsidRPr="00F83834" w14:paraId="1E08F570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3527C8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2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440E80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757549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ED4573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1062613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8E3DD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9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7650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1C9EE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7%</w:t>
            </w:r>
          </w:p>
        </w:tc>
      </w:tr>
      <w:tr w:rsidR="00F83834" w:rsidRPr="00F83834" w14:paraId="2772B006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BC8448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2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2B99A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2492320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B2207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051218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9440A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3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2500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3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5810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3%</w:t>
            </w:r>
          </w:p>
        </w:tc>
      </w:tr>
      <w:tr w:rsidR="00F83834" w:rsidRPr="00F83834" w14:paraId="35F4BCC7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D7938B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3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432A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8013540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57437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056242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C5466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2A295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80E59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2%</w:t>
            </w:r>
          </w:p>
        </w:tc>
      </w:tr>
      <w:tr w:rsidR="00F83834" w:rsidRPr="00F83834" w14:paraId="7CF43379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AFFDA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3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3614B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255471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C5144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0304107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8E92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05377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2D8FD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6%</w:t>
            </w:r>
          </w:p>
        </w:tc>
      </w:tr>
      <w:tr w:rsidR="00F83834" w:rsidRPr="00F83834" w14:paraId="7FE7FF68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79946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4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6FF710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231929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65D21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338568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A904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33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BEDE2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32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5D1B2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6.99%</w:t>
            </w:r>
          </w:p>
        </w:tc>
      </w:tr>
      <w:tr w:rsidR="00F83834" w:rsidRPr="00F83834" w14:paraId="7CF45AFF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3E413B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4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591F1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6302494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9B69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5780851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AE2FB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2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698B8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89.07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A59D0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79.11%</w:t>
            </w:r>
          </w:p>
        </w:tc>
      </w:tr>
      <w:tr w:rsidR="00F83834" w:rsidRPr="00F83834" w14:paraId="1DAB4E0E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53F20E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5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79E20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583701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E0B8F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2838966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251C8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4020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8E3C4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97%</w:t>
            </w:r>
          </w:p>
        </w:tc>
      </w:tr>
      <w:tr w:rsidR="00F83834" w:rsidRPr="00F83834" w14:paraId="34531E8C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E35E4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5_lung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C65E9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955968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8B7B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725947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1D3CB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2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AF837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3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53222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96%</w:t>
            </w:r>
          </w:p>
        </w:tc>
      </w:tr>
      <w:tr w:rsidR="00F83834" w:rsidRPr="00F83834" w14:paraId="22140C96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C7A09F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5_pancreas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69E3B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738322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1589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5328290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C1724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49CF3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3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9EEDC3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7%</w:t>
            </w:r>
          </w:p>
        </w:tc>
      </w:tr>
      <w:tr w:rsidR="00F83834" w:rsidRPr="00F83834" w14:paraId="72EDB033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33998D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6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96A5D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400349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66020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143754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7975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4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268AB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A3CC9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93%</w:t>
            </w:r>
          </w:p>
        </w:tc>
      </w:tr>
      <w:tr w:rsidR="00F83834" w:rsidRPr="00F83834" w14:paraId="024C8304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8D7676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lastRenderedPageBreak/>
              <w:t>MEL6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064FE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501430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3526B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2675647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1C133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37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1A677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013B4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85%</w:t>
            </w:r>
          </w:p>
        </w:tc>
      </w:tr>
      <w:tr w:rsidR="00F83834" w:rsidRPr="00F83834" w14:paraId="2C902C0D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4AF0F7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7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0B1CA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3180988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5648B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8243468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309AF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7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B64463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94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6A3C1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71%</w:t>
            </w:r>
          </w:p>
        </w:tc>
      </w:tr>
      <w:tr w:rsidR="00F83834" w:rsidRPr="00F83834" w14:paraId="47739821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F6C591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7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06132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887682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19CA4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86599231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31E4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68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5E558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9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02EE0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7.62%</w:t>
            </w:r>
          </w:p>
        </w:tc>
      </w:tr>
      <w:tr w:rsidR="00F83834" w:rsidRPr="00F83834" w14:paraId="763D89D5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00C5F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8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075EF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7084669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239D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7084669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02A5E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3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A482B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6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37657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48%</w:t>
            </w:r>
          </w:p>
        </w:tc>
      </w:tr>
      <w:tr w:rsidR="00F83834" w:rsidRPr="00F83834" w14:paraId="4EDFF95F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DDA245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8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A70E8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61889810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431C0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60201516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553FC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14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CBBD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7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3FEFD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51%</w:t>
            </w:r>
          </w:p>
        </w:tc>
      </w:tr>
      <w:tr w:rsidR="00F83834" w:rsidRPr="00F83834" w14:paraId="55C6945C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6E8031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9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880A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0308192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ABC6D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505244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F7A1A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9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012B5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9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89C7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6%</w:t>
            </w:r>
          </w:p>
        </w:tc>
      </w:tr>
      <w:tr w:rsidR="00F83834" w:rsidRPr="00F83834" w14:paraId="381693F8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66A42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9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9741D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098499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C5A31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5326067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0F200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9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C382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13364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8%</w:t>
            </w:r>
          </w:p>
        </w:tc>
      </w:tr>
      <w:tr w:rsidR="00F83834" w:rsidRPr="00F83834" w14:paraId="68B3025A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3757E6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0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4055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549190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BDE54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1950533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276C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9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63151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2D160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8%</w:t>
            </w:r>
          </w:p>
        </w:tc>
      </w:tr>
      <w:tr w:rsidR="00F83834" w:rsidRPr="00F83834" w14:paraId="4BAA18FD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6E219E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0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0C8BF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781059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61FC8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3763078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210481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9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B6BDA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74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97768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4%</w:t>
            </w:r>
          </w:p>
        </w:tc>
      </w:tr>
      <w:tr w:rsidR="00F83834" w:rsidRPr="00F83834" w14:paraId="4CD98B90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8D91DA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1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21404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874763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AB7C5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5215862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F122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8C44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F9F2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5%</w:t>
            </w:r>
          </w:p>
        </w:tc>
      </w:tr>
      <w:tr w:rsidR="00F83834" w:rsidRPr="00F83834" w14:paraId="7138E595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BEF79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1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AEDED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1767680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A75E1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4454268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20BA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15B0FA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1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33405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95%</w:t>
            </w:r>
          </w:p>
        </w:tc>
      </w:tr>
      <w:tr w:rsidR="00F83834" w:rsidRPr="00F83834" w14:paraId="6D88BDE3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CC6F01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2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CB462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4249568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4F9A10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09944318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D64BB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5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23F85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47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AC5F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22%</w:t>
            </w:r>
          </w:p>
        </w:tc>
      </w:tr>
      <w:tr w:rsidR="00F83834" w:rsidRPr="00F83834" w14:paraId="7638EE98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E999AA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2_tumo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B8CD5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8854384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A9B653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5160943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C491CE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8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1A44D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32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D0682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4%</w:t>
            </w:r>
          </w:p>
        </w:tc>
      </w:tr>
      <w:tr w:rsidR="00F83834" w:rsidRPr="00F83834" w14:paraId="78FAF58F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26272C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3_norm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B9707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22104780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1C68E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904436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F0A1C5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8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7AE7F2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97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20FF9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65%</w:t>
            </w:r>
          </w:p>
        </w:tc>
      </w:tr>
      <w:tr w:rsidR="00F83834" w:rsidRPr="00F83834" w14:paraId="546DDD60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B72BF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3_lung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5DF6B6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799304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CE581F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193498289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52F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51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D77074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79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01E2FD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44%</w:t>
            </w:r>
          </w:p>
        </w:tc>
      </w:tr>
      <w:tr w:rsidR="00F83834" w:rsidRPr="00F83834" w14:paraId="57133D8A" w14:textId="77777777">
        <w:trPr>
          <w:trHeight w:val="340"/>
        </w:trPr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D28112" w14:textId="77777777" w:rsidR="00F83834" w:rsidRPr="00F83834" w:rsidRDefault="00F83834" w:rsidP="00F83834">
            <w:pPr>
              <w:spacing w:line="240" w:lineRule="auto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MEL13_chestwal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AE572C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4552056</w:t>
            </w:r>
          </w:p>
        </w:tc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52FF57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21191377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1A639B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60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6BF139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9.06%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11EF38" w14:textId="77777777" w:rsidR="00F83834" w:rsidRPr="00F83834" w:rsidRDefault="00F83834" w:rsidP="00F83834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8"/>
                <w:szCs w:val="28"/>
              </w:rPr>
            </w:pPr>
            <w:r w:rsidRPr="00F83834">
              <w:rPr>
                <w:rFonts w:ascii="Arial" w:eastAsiaTheme="minorHAnsi" w:hAnsi="Arial" w:cstheme="minorBidi"/>
                <w:sz w:val="28"/>
                <w:szCs w:val="28"/>
              </w:rPr>
              <w:t>98.77%</w:t>
            </w:r>
          </w:p>
        </w:tc>
      </w:tr>
    </w:tbl>
    <w:p w14:paraId="182CBD43" w14:textId="77777777" w:rsidR="00152929" w:rsidRPr="001E51F1" w:rsidRDefault="00152929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07657CEC" w14:textId="77777777" w:rsidR="00A148AB" w:rsidRPr="001E51F1" w:rsidRDefault="00A148AB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5B762B72" w14:textId="5AA48B6E" w:rsidR="001F300A" w:rsidRPr="001E51F1" w:rsidRDefault="001F300A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lastRenderedPageBreak/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2</w:t>
      </w:r>
      <w:r w:rsidR="005237E7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 S1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: </w:t>
      </w:r>
      <w:r w:rsidR="009E7009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Capture validation c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overage</w:t>
      </w:r>
    </w:p>
    <w:p w14:paraId="5F6D99B7" w14:textId="77777777" w:rsidR="00152929" w:rsidRPr="001E51F1" w:rsidRDefault="001F300A" w:rsidP="001E51F1">
      <w:pPr>
        <w:spacing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t>Custom capture validation coverage of putative somatic mutations is reported for the 13 cases in which such data were generated. Shown are the fraction of bases targeted that were covered &gt;1x, &gt;10x, and &gt;20x in each sample.</w:t>
      </w:r>
    </w:p>
    <w:p w14:paraId="0AAEF180" w14:textId="77777777" w:rsidR="001F300A" w:rsidRPr="001E51F1" w:rsidRDefault="001F300A" w:rsidP="001E51F1">
      <w:pPr>
        <w:spacing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7473842D" w14:textId="77777777" w:rsidR="001F300A" w:rsidRPr="001E51F1" w:rsidRDefault="001F300A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tbl>
      <w:tblPr>
        <w:tblW w:w="7890" w:type="dxa"/>
        <w:jc w:val="center"/>
        <w:tblInd w:w="93" w:type="dxa"/>
        <w:tblLook w:val="04A0" w:firstRow="1" w:lastRow="0" w:firstColumn="1" w:lastColumn="0" w:noHBand="0" w:noVBand="1"/>
      </w:tblPr>
      <w:tblGrid>
        <w:gridCol w:w="1220"/>
        <w:gridCol w:w="1400"/>
        <w:gridCol w:w="1820"/>
        <w:gridCol w:w="2000"/>
        <w:gridCol w:w="1450"/>
      </w:tblGrid>
      <w:tr w:rsidR="00152929" w:rsidRPr="001E51F1" w14:paraId="4BB741BD" w14:textId="77777777">
        <w:trPr>
          <w:trHeight w:val="765"/>
          <w:jc w:val="center"/>
        </w:trPr>
        <w:tc>
          <w:tcPr>
            <w:tcW w:w="1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A2B9E5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C2504C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T123 predicted SNVs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8F3FB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T123 SNVs sent to Validation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8CFE1E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T123 SNVs Validated passed filters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FD912C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% Validated after filters</w:t>
            </w:r>
          </w:p>
        </w:tc>
      </w:tr>
      <w:tr w:rsidR="00152929" w:rsidRPr="001E51F1" w14:paraId="0D2542D5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61DA0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F74897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7209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A8AC36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7202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E367EA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658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163CB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1.36</w:t>
            </w:r>
          </w:p>
        </w:tc>
      </w:tr>
      <w:tr w:rsidR="00152929" w:rsidRPr="001E51F1" w14:paraId="093FE5F8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8197E1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AC7CEA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21570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40DF3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38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C13D3E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44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5746B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7.96</w:t>
            </w:r>
          </w:p>
        </w:tc>
      </w:tr>
      <w:tr w:rsidR="00152929" w:rsidRPr="001E51F1" w14:paraId="1A526B15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66239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71845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36967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F002DC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17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AA7D4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0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95C278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3.66</w:t>
            </w:r>
          </w:p>
        </w:tc>
      </w:tr>
      <w:tr w:rsidR="00152929" w:rsidRPr="001E51F1" w14:paraId="3FFAF315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E2D746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697FA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130014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541B98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990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B3407A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591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BD733E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65.83</w:t>
            </w:r>
          </w:p>
        </w:tc>
      </w:tr>
      <w:tr w:rsidR="00152929" w:rsidRPr="001E51F1" w14:paraId="3339E43D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4C3324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529CA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66708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4FC14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940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B787A1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71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DB1178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7.53</w:t>
            </w:r>
          </w:p>
        </w:tc>
      </w:tr>
      <w:tr w:rsidR="00152929" w:rsidRPr="001E51F1" w14:paraId="4477F6D7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F5C21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24B717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153934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90BE0E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23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D7EA9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24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506679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.06</w:t>
            </w:r>
          </w:p>
        </w:tc>
      </w:tr>
      <w:tr w:rsidR="00152929" w:rsidRPr="001E51F1" w14:paraId="66FBD616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456980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ED33B6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68381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E58949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94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D089E5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75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46B789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.23</w:t>
            </w:r>
          </w:p>
        </w:tc>
      </w:tr>
      <w:tr w:rsidR="00152929" w:rsidRPr="001E51F1" w14:paraId="76A9060A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510998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E9F2D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36908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17290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297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8CFCF4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85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D1049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5.28</w:t>
            </w:r>
          </w:p>
        </w:tc>
      </w:tr>
      <w:tr w:rsidR="00152929" w:rsidRPr="001E51F1" w14:paraId="623AA7B4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59A5E4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3E0A34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268516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1A0F5B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90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CC052E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7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EF8E80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3.67</w:t>
            </w:r>
          </w:p>
        </w:tc>
      </w:tr>
      <w:tr w:rsidR="00152929" w:rsidRPr="001E51F1" w14:paraId="09670C59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40911C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1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0BCE83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24510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FE74CC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817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D37DAB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91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88CE81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.80</w:t>
            </w:r>
          </w:p>
        </w:tc>
      </w:tr>
      <w:tr w:rsidR="00152929" w:rsidRPr="001E51F1" w14:paraId="367D4D94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5171D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1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8A530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63872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A0E7CD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267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E9614A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7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462819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7.88</w:t>
            </w:r>
          </w:p>
        </w:tc>
      </w:tr>
      <w:tr w:rsidR="00152929" w:rsidRPr="001E51F1" w14:paraId="0E31A61A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160268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1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6708E0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34745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CC62F3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01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FCE92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71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8883B6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.87</w:t>
            </w:r>
          </w:p>
        </w:tc>
      </w:tr>
      <w:tr w:rsidR="00152929" w:rsidRPr="001E51F1" w14:paraId="0F61136C" w14:textId="77777777">
        <w:trPr>
          <w:trHeight w:val="255"/>
          <w:jc w:val="center"/>
        </w:trPr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1BDE3C7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MEL13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CD802D7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2962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F1B8C3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0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49F5B2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8777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16373DF" w14:textId="77777777" w:rsidR="00152929" w:rsidRPr="001E51F1" w:rsidRDefault="00152929" w:rsidP="001E51F1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1E51F1">
              <w:rPr>
                <w:rFonts w:ascii="Arial" w:eastAsia="Times New Roman" w:hAnsi="Arial" w:cs="Arial"/>
                <w:sz w:val="24"/>
                <w:szCs w:val="24"/>
              </w:rPr>
              <w:t>96.89</w:t>
            </w:r>
          </w:p>
        </w:tc>
      </w:tr>
    </w:tbl>
    <w:p w14:paraId="1A32CECF" w14:textId="77777777" w:rsidR="00B80264" w:rsidRPr="001E51F1" w:rsidRDefault="00B80264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2A3493FF" w14:textId="68F002B3" w:rsidR="001F300A" w:rsidRPr="001E51F1" w:rsidRDefault="00911174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="00484F46">
        <w:rPr>
          <w:rFonts w:ascii="Arial" w:eastAsiaTheme="minorHAnsi" w:hAnsi="Arial" w:cs="Arial"/>
          <w:b/>
          <w:bCs/>
          <w:color w:val="000000"/>
          <w:sz w:val="24"/>
          <w:szCs w:val="24"/>
        </w:rPr>
        <w:t>3</w:t>
      </w:r>
      <w:r w:rsidR="005237E7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 S1</w:t>
      </w:r>
      <w:r w:rsidR="001F300A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: </w:t>
      </w:r>
      <w:r w:rsidR="009E7009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Tier 1-3 somatic SNVs predicted and validation r</w:t>
      </w:r>
      <w:r w:rsidR="001F300A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ate </w:t>
      </w:r>
    </w:p>
    <w:p w14:paraId="3E1E6B56" w14:textId="77777777" w:rsidR="00B80264" w:rsidRPr="001E51F1" w:rsidRDefault="0031777B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eastAsiaTheme="minorHAnsi" w:hAnsi="Arial" w:cs="Arial"/>
          <w:color w:val="000000"/>
          <w:sz w:val="24"/>
          <w:szCs w:val="24"/>
        </w:rPr>
        <w:t>Numbers of v</w:t>
      </w:r>
      <w:r w:rsidR="001F300A" w:rsidRPr="001E51F1">
        <w:rPr>
          <w:rFonts w:ascii="Arial" w:eastAsiaTheme="minorHAnsi" w:hAnsi="Arial" w:cs="Arial"/>
          <w:color w:val="000000"/>
          <w:sz w:val="24"/>
          <w:szCs w:val="24"/>
        </w:rPr>
        <w:t>alidated somatic SNVs in tiers 1, 2, and 3 are shown for the 13 cases having both whole genome sequence data and custom capture validation.</w:t>
      </w:r>
    </w:p>
    <w:p w14:paraId="75602022" w14:textId="0441CF79" w:rsidR="00913974" w:rsidRPr="001E51F1" w:rsidRDefault="00911174" w:rsidP="005237E7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br/>
      </w:r>
    </w:p>
    <w:p w14:paraId="03BDA587" w14:textId="77777777" w:rsidR="00913974" w:rsidRPr="001E51F1" w:rsidRDefault="00913974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65231A02" w14:textId="77777777" w:rsidR="00833411" w:rsidRPr="001E51F1" w:rsidRDefault="00833411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tbl>
      <w:tblPr>
        <w:tblW w:w="10912" w:type="dxa"/>
        <w:tblInd w:w="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951"/>
        <w:gridCol w:w="871"/>
        <w:gridCol w:w="1530"/>
        <w:gridCol w:w="1710"/>
        <w:gridCol w:w="810"/>
        <w:gridCol w:w="990"/>
        <w:gridCol w:w="1530"/>
        <w:gridCol w:w="1620"/>
        <w:gridCol w:w="900"/>
      </w:tblGrid>
      <w:tr w:rsidR="00B14A8D" w:rsidRPr="001E51F1" w14:paraId="2593A61A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0EA99CC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Sample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1BEFBD1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T123 DNP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57368D9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 xml:space="preserve">T123 SNVs </w:t>
            </w:r>
            <w:proofErr w:type="spellStart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unvali</w:t>
            </w:r>
            <w:r w:rsidR="00FF629A"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dated</w:t>
            </w:r>
            <w:proofErr w:type="spellEnd"/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62E309C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 xml:space="preserve">% </w:t>
            </w:r>
            <w:proofErr w:type="gramStart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of</w:t>
            </w:r>
            <w:proofErr w:type="gramEnd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 xml:space="preserve"> T123DNPs/SNV </w:t>
            </w:r>
            <w:proofErr w:type="spellStart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unval</w:t>
            </w:r>
            <w:r w:rsidR="00FF629A"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idated</w:t>
            </w:r>
            <w:proofErr w:type="spellEnd"/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3AFB50B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Tier1 DNP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6555201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T</w:t>
            </w:r>
            <w:r w:rsidR="00B14A8D"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ier</w:t>
            </w: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1 SNVs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237C70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 xml:space="preserve">% </w:t>
            </w:r>
            <w:proofErr w:type="gramStart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of</w:t>
            </w:r>
            <w:proofErr w:type="gramEnd"/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 xml:space="preserve"> T1 DNPs /SNV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0DC43F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%Tier1DNP/T123DNP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2D29544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b/>
                <w:sz w:val="20"/>
                <w:szCs w:val="20"/>
              </w:rPr>
              <w:t>CC-TT</w:t>
            </w:r>
          </w:p>
        </w:tc>
      </w:tr>
      <w:tr w:rsidR="00B14A8D" w:rsidRPr="001E51F1" w14:paraId="3A90BC22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2C57F9A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46115D1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93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32C80D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209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7D5770E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29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1E931B9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C97642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3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6EADBC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0.76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AFE3B6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08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263AD88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8</w:t>
            </w:r>
          </w:p>
        </w:tc>
      </w:tr>
      <w:tr w:rsidR="00B14A8D" w:rsidRPr="001E51F1" w14:paraId="039AA699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5D8E341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2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3370A0E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6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2DAB71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1570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1BAF6F30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67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344938E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6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78185300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73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58350E7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2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679325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43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728C18A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3</w:t>
            </w:r>
          </w:p>
        </w:tc>
      </w:tr>
      <w:tr w:rsidR="00B14A8D" w:rsidRPr="001E51F1" w14:paraId="7E9067C9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5EF5ECA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3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1B84E84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44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54CF162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6967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2791986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74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1790972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8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102ECE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07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8468BC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6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56CCD1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35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0A050B55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3</w:t>
            </w:r>
          </w:p>
        </w:tc>
      </w:tr>
      <w:tr w:rsidR="00B14A8D" w:rsidRPr="001E51F1" w14:paraId="203B4E98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04EA74C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4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318F6371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17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64E6BBC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30014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02BE469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67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58A7CAE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6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381FDFE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78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39DD858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2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259238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50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30B4B97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4</w:t>
            </w:r>
          </w:p>
        </w:tc>
      </w:tr>
      <w:tr w:rsidR="00B14A8D" w:rsidRPr="001E51F1" w14:paraId="3AD082EB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1E42D13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5l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04612D6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87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1F18B7D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0831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12529080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35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047E319B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4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7841B62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023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BF54AB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37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C3FF47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04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1C927CF5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6</w:t>
            </w:r>
          </w:p>
        </w:tc>
      </w:tr>
      <w:tr w:rsidR="00B14A8D" w:rsidRPr="001E51F1" w14:paraId="58FE084D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6C3B48E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5p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39680C4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886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67ACA5B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4984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655F0D3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36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0A8BC53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7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F1A741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136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4E4D31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5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983551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92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3E658DC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5</w:t>
            </w:r>
          </w:p>
        </w:tc>
      </w:tr>
      <w:tr w:rsidR="00B14A8D" w:rsidRPr="001E51F1" w14:paraId="47A7221B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2491647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6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78C7F1A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29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98FB93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53934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09C1498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49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572E6BA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6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AE4B49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20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2F002C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0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CA77FE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88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70E2CB8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2</w:t>
            </w:r>
          </w:p>
        </w:tc>
      </w:tr>
      <w:tr w:rsidR="00B14A8D" w:rsidRPr="001E51F1" w14:paraId="09D6A4EC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71D44FD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7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7907790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029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EBB6CB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8381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6747957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50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403D7A9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119447C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056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0923FC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6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5A4E49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79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21E2835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7</w:t>
            </w:r>
          </w:p>
        </w:tc>
      </w:tr>
      <w:tr w:rsidR="00B14A8D" w:rsidRPr="001E51F1" w14:paraId="37C03558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0A8197E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8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28ADA13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30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80FB6A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6908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7DE009A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44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16DF95C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1A822C25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14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EE43F0B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09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55333EE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58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43FC0E5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3</w:t>
            </w:r>
          </w:p>
        </w:tc>
      </w:tr>
      <w:tr w:rsidR="00B14A8D" w:rsidRPr="001E51F1" w14:paraId="3010ADF4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63CB3AD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9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069D746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245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618801B0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68515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39B5AE7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0.46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09F2791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8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361C8F9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78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00BCA591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1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02850C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05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05AF45A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6</w:t>
            </w:r>
          </w:p>
        </w:tc>
      </w:tr>
      <w:tr w:rsidR="00B14A8D" w:rsidRPr="001E51F1" w14:paraId="12B6A3DB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0AEE34A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0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6F6670F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23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48087119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4510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06E79CE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73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7E7C2FE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5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7D476C4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04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381240F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71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F52A40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55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106BCD7B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5</w:t>
            </w:r>
          </w:p>
        </w:tc>
      </w:tr>
      <w:tr w:rsidR="00B14A8D" w:rsidRPr="001E51F1" w14:paraId="02FFE876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03B8B69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1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6040A061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104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2A55A2E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3872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325810F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.73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7790071B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3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B6D912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1207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6566E9E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7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828F1B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99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15CD609B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6</w:t>
            </w:r>
          </w:p>
        </w:tc>
      </w:tr>
      <w:tr w:rsidR="00B14A8D" w:rsidRPr="001E51F1" w14:paraId="4F2B4EF1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2E85BBA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2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5B7CC5C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845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5CBBE7B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4745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2FB52675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43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53911B3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4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0CDD61D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41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739BD4CC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.28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C3F942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02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6E22FC05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8</w:t>
            </w:r>
          </w:p>
        </w:tc>
      </w:tr>
      <w:tr w:rsidR="00B14A8D" w:rsidRPr="001E51F1" w14:paraId="6BA9007B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4B80489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3c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136DCF4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653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76B5AB6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8299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327CD194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31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7980E1B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5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060509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97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69FFCD4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.03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572E74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83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741F3108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5</w:t>
            </w:r>
          </w:p>
        </w:tc>
      </w:tr>
      <w:tr w:rsidR="00B14A8D" w:rsidRPr="001E51F1" w14:paraId="1F9C505E" w14:textId="77777777">
        <w:trPr>
          <w:trHeight w:val="233"/>
        </w:trPr>
        <w:tc>
          <w:tcPr>
            <w:tcW w:w="951" w:type="dxa"/>
            <w:shd w:val="clear" w:color="auto" w:fill="auto"/>
            <w:noWrap/>
            <w:vAlign w:val="center"/>
          </w:tcPr>
          <w:p w14:paraId="4D84633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MEL13l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14:paraId="6ADE6062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92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70248D07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7097</w:t>
            </w:r>
          </w:p>
        </w:tc>
        <w:tc>
          <w:tcPr>
            <w:tcW w:w="1710" w:type="dxa"/>
            <w:shd w:val="clear" w:color="auto" w:fill="auto"/>
            <w:noWrap/>
            <w:vAlign w:val="center"/>
          </w:tcPr>
          <w:p w14:paraId="45434871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.18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413EFD7A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22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88F16C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500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14698186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4.40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E9AB21F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3.72</w:t>
            </w:r>
          </w:p>
        </w:tc>
        <w:tc>
          <w:tcPr>
            <w:tcW w:w="900" w:type="dxa"/>
            <w:shd w:val="clear" w:color="auto" w:fill="auto"/>
            <w:noWrap/>
            <w:vAlign w:val="center"/>
          </w:tcPr>
          <w:p w14:paraId="7FB00AD3" w14:textId="77777777" w:rsidR="00282353" w:rsidRPr="001E51F1" w:rsidRDefault="00282353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0"/>
                <w:szCs w:val="20"/>
              </w:rPr>
            </w:pPr>
            <w:r w:rsidRPr="001E51F1">
              <w:rPr>
                <w:rFonts w:ascii="Arial" w:eastAsiaTheme="minorHAnsi" w:hAnsi="Arial" w:cs="Arial"/>
                <w:sz w:val="20"/>
                <w:szCs w:val="20"/>
              </w:rPr>
              <w:t>75</w:t>
            </w:r>
          </w:p>
        </w:tc>
      </w:tr>
    </w:tbl>
    <w:p w14:paraId="4AC3E89C" w14:textId="309CDBFE" w:rsidR="00833411" w:rsidRPr="001E51F1" w:rsidRDefault="00833411" w:rsidP="001E51F1">
      <w:pPr>
        <w:autoSpaceDE w:val="0"/>
        <w:autoSpaceDN w:val="0"/>
        <w:adjustRightInd w:val="0"/>
        <w:spacing w:after="0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="00484F46">
        <w:rPr>
          <w:rFonts w:ascii="Arial" w:eastAsiaTheme="minorHAnsi" w:hAnsi="Arial" w:cs="Arial"/>
          <w:b/>
          <w:bCs/>
          <w:color w:val="000000"/>
          <w:sz w:val="24"/>
          <w:szCs w:val="24"/>
        </w:rPr>
        <w:t>7</w:t>
      </w:r>
      <w:r w:rsidR="00D76FA4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 S1</w:t>
      </w:r>
      <w:bookmarkStart w:id="0" w:name="_GoBack"/>
      <w:bookmarkEnd w:id="0"/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: Dinucleotide polymorphisms (DNP) in 13 WGS cases.</w:t>
      </w:r>
    </w:p>
    <w:p w14:paraId="58BF86EE" w14:textId="77777777" w:rsidR="00824FD2" w:rsidRDefault="00824FD2" w:rsidP="001E51F1">
      <w:pPr>
        <w:autoSpaceDE w:val="0"/>
        <w:autoSpaceDN w:val="0"/>
        <w:adjustRightInd w:val="0"/>
        <w:spacing w:before="100" w:beforeAutospacing="1" w:after="100" w:afterAutospacing="1" w:line="240" w:lineRule="auto"/>
        <w:jc w:val="both"/>
        <w:rPr>
          <w:rFonts w:ascii="Arial" w:hAnsi="Arial" w:cs="Arial"/>
          <w:sz w:val="24"/>
          <w:szCs w:val="24"/>
        </w:rPr>
      </w:pPr>
    </w:p>
    <w:p w14:paraId="40842447" w14:textId="77777777" w:rsidR="00E25EA6" w:rsidRPr="001E51F1" w:rsidRDefault="00E25EA6" w:rsidP="001E51F1">
      <w:pPr>
        <w:autoSpaceDE w:val="0"/>
        <w:autoSpaceDN w:val="0"/>
        <w:adjustRightInd w:val="0"/>
        <w:spacing w:before="100" w:beforeAutospacing="1" w:after="100" w:afterAutospacing="1" w:line="240" w:lineRule="auto"/>
        <w:jc w:val="both"/>
        <w:rPr>
          <w:rFonts w:ascii="Arial" w:eastAsiaTheme="minorHAnsi" w:hAnsi="Arial" w:cs="Arial"/>
          <w:color w:val="000000"/>
          <w:sz w:val="24"/>
          <w:szCs w:val="24"/>
        </w:rPr>
      </w:pPr>
    </w:p>
    <w:p w14:paraId="236AFFA9" w14:textId="77777777" w:rsidR="000A3565" w:rsidRPr="001E51F1" w:rsidRDefault="000A3565" w:rsidP="001E51F1">
      <w:pPr>
        <w:spacing w:before="100" w:beforeAutospacing="1" w:after="100" w:afterAutospacing="1"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2A35F88E" w14:textId="77777777" w:rsidR="00312CD3" w:rsidRPr="001E51F1" w:rsidRDefault="00312CD3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738D2E42" w14:textId="77777777" w:rsidR="00665A3E" w:rsidRPr="001E51F1" w:rsidRDefault="00665A3E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tbl>
      <w:tblPr>
        <w:tblW w:w="9913" w:type="dxa"/>
        <w:tblInd w:w="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00" w:firstRow="0" w:lastRow="0" w:firstColumn="0" w:lastColumn="0" w:noHBand="0" w:noVBand="0"/>
      </w:tblPr>
      <w:tblGrid>
        <w:gridCol w:w="3404"/>
        <w:gridCol w:w="3767"/>
        <w:gridCol w:w="2742"/>
      </w:tblGrid>
      <w:tr w:rsidR="0096067D" w:rsidRPr="001E51F1" w14:paraId="77841B98" w14:textId="77777777">
        <w:trPr>
          <w:trHeight w:val="233"/>
        </w:trPr>
        <w:tc>
          <w:tcPr>
            <w:tcW w:w="3404" w:type="dxa"/>
            <w:shd w:val="clear" w:color="auto" w:fill="auto"/>
            <w:noWrap/>
            <w:vAlign w:val="bottom"/>
          </w:tcPr>
          <w:p w14:paraId="0A348F8B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1D737AD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  <w:t>Metastases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723BB46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b/>
                <w:bCs/>
                <w:sz w:val="24"/>
                <w:szCs w:val="24"/>
              </w:rPr>
              <w:t>Purity estimation</w:t>
            </w:r>
          </w:p>
        </w:tc>
      </w:tr>
      <w:tr w:rsidR="0096067D" w:rsidRPr="001E51F1" w14:paraId="2ACA9459" w14:textId="77777777">
        <w:trPr>
          <w:trHeight w:val="233"/>
        </w:trPr>
        <w:tc>
          <w:tcPr>
            <w:tcW w:w="3404" w:type="dxa"/>
            <w:vMerge w:val="restart"/>
            <w:shd w:val="clear" w:color="auto" w:fill="auto"/>
            <w:noWrap/>
            <w:vAlign w:val="center"/>
          </w:tcPr>
          <w:p w14:paraId="22238A2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MEL167</w:t>
            </w: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48771431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Small bowel tumor1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1B4E6D7A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30.00%</w:t>
            </w:r>
          </w:p>
        </w:tc>
      </w:tr>
      <w:tr w:rsidR="0096067D" w:rsidRPr="001E51F1" w14:paraId="0950D109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38A9E88F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694B81B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Small bowel tumor2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10BBA25F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75.00%</w:t>
            </w:r>
          </w:p>
        </w:tc>
      </w:tr>
      <w:tr w:rsidR="0096067D" w:rsidRPr="001E51F1" w14:paraId="21BFF5E2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7C6FF46C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6E00CF3D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Small bowel tumor3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301B48AE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75.00%</w:t>
            </w:r>
          </w:p>
        </w:tc>
      </w:tr>
      <w:tr w:rsidR="0096067D" w:rsidRPr="001E51F1" w14:paraId="115FBFD0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5C489B31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68769A90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proofErr w:type="spellStart"/>
            <w:r w:rsidRPr="001E51F1">
              <w:rPr>
                <w:rFonts w:ascii="Arial" w:eastAsiaTheme="minorHAnsi" w:hAnsi="Arial" w:cs="Arial"/>
                <w:sz w:val="24"/>
                <w:szCs w:val="24"/>
              </w:rPr>
              <w:t>Mesentric</w:t>
            </w:r>
            <w:proofErr w:type="spellEnd"/>
            <w:r w:rsidRPr="001E51F1">
              <w:rPr>
                <w:rFonts w:ascii="Arial" w:eastAsiaTheme="minorHAnsi" w:hAnsi="Arial" w:cs="Arial"/>
                <w:sz w:val="24"/>
                <w:szCs w:val="24"/>
              </w:rPr>
              <w:t xml:space="preserve"> </w:t>
            </w:r>
            <w:proofErr w:type="spellStart"/>
            <w:r w:rsidRPr="001E51F1">
              <w:rPr>
                <w:rFonts w:ascii="Arial" w:eastAsiaTheme="minorHAnsi" w:hAnsi="Arial" w:cs="Arial"/>
                <w:sz w:val="24"/>
                <w:szCs w:val="24"/>
              </w:rPr>
              <w:t>Lymphnode</w:t>
            </w:r>
            <w:proofErr w:type="spellEnd"/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29147881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60.00%</w:t>
            </w:r>
          </w:p>
        </w:tc>
      </w:tr>
      <w:tr w:rsidR="0096067D" w:rsidRPr="001E51F1" w14:paraId="072A8DB5" w14:textId="77777777">
        <w:trPr>
          <w:trHeight w:val="233"/>
        </w:trPr>
        <w:tc>
          <w:tcPr>
            <w:tcW w:w="3404" w:type="dxa"/>
            <w:shd w:val="clear" w:color="auto" w:fill="auto"/>
            <w:noWrap/>
            <w:vAlign w:val="bottom"/>
          </w:tcPr>
          <w:p w14:paraId="214E44F6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52B8664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0737EA77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</w:tr>
      <w:tr w:rsidR="0096067D" w:rsidRPr="001E51F1" w14:paraId="4A20063A" w14:textId="77777777">
        <w:trPr>
          <w:trHeight w:val="233"/>
        </w:trPr>
        <w:tc>
          <w:tcPr>
            <w:tcW w:w="3404" w:type="dxa"/>
            <w:vMerge w:val="restart"/>
            <w:shd w:val="clear" w:color="auto" w:fill="auto"/>
            <w:noWrap/>
            <w:vAlign w:val="center"/>
          </w:tcPr>
          <w:p w14:paraId="068B0E42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MEL174</w:t>
            </w: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1FAEA19E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Liver tumor1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097AE140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30.00%</w:t>
            </w:r>
          </w:p>
        </w:tc>
      </w:tr>
      <w:tr w:rsidR="0096067D" w:rsidRPr="001E51F1" w14:paraId="4745A02B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499BBED4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76F4AA19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Liver tumor2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232E6E2E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60.00%</w:t>
            </w:r>
          </w:p>
        </w:tc>
      </w:tr>
      <w:tr w:rsidR="0096067D" w:rsidRPr="001E51F1" w14:paraId="611C9C71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551E7A12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0D3DE65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Portal nodule</w:t>
            </w:r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1AB9B334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90.00%</w:t>
            </w:r>
          </w:p>
        </w:tc>
      </w:tr>
      <w:tr w:rsidR="0096067D" w:rsidRPr="001E51F1" w14:paraId="06892018" w14:textId="77777777">
        <w:trPr>
          <w:trHeight w:val="233"/>
        </w:trPr>
        <w:tc>
          <w:tcPr>
            <w:tcW w:w="3404" w:type="dxa"/>
            <w:vMerge/>
            <w:shd w:val="clear" w:color="auto" w:fill="auto"/>
            <w:vAlign w:val="center"/>
          </w:tcPr>
          <w:p w14:paraId="21AA90FD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</w:p>
        </w:tc>
        <w:tc>
          <w:tcPr>
            <w:tcW w:w="3767" w:type="dxa"/>
            <w:shd w:val="clear" w:color="auto" w:fill="auto"/>
            <w:noWrap/>
            <w:vAlign w:val="bottom"/>
          </w:tcPr>
          <w:p w14:paraId="27891001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proofErr w:type="spellStart"/>
            <w:r w:rsidRPr="001E51F1">
              <w:rPr>
                <w:rFonts w:ascii="Arial" w:eastAsiaTheme="minorHAnsi" w:hAnsi="Arial" w:cs="Arial"/>
                <w:sz w:val="24"/>
                <w:szCs w:val="24"/>
              </w:rPr>
              <w:t>Omentum</w:t>
            </w:r>
            <w:proofErr w:type="spellEnd"/>
          </w:p>
        </w:tc>
        <w:tc>
          <w:tcPr>
            <w:tcW w:w="2742" w:type="dxa"/>
            <w:shd w:val="clear" w:color="auto" w:fill="auto"/>
            <w:noWrap/>
            <w:vAlign w:val="bottom"/>
          </w:tcPr>
          <w:p w14:paraId="5037C4E3" w14:textId="77777777" w:rsidR="0096067D" w:rsidRPr="001E51F1" w:rsidRDefault="0096067D" w:rsidP="001E51F1">
            <w:pPr>
              <w:spacing w:line="240" w:lineRule="auto"/>
              <w:jc w:val="both"/>
              <w:rPr>
                <w:rFonts w:ascii="Arial" w:eastAsiaTheme="minorHAnsi" w:hAnsi="Arial" w:cs="Arial"/>
                <w:sz w:val="24"/>
                <w:szCs w:val="24"/>
              </w:rPr>
            </w:pPr>
            <w:r w:rsidRPr="001E51F1">
              <w:rPr>
                <w:rFonts w:ascii="Arial" w:eastAsiaTheme="minorHAnsi" w:hAnsi="Arial" w:cs="Arial"/>
                <w:sz w:val="24"/>
                <w:szCs w:val="24"/>
              </w:rPr>
              <w:t>20.00%</w:t>
            </w:r>
          </w:p>
        </w:tc>
      </w:tr>
    </w:tbl>
    <w:p w14:paraId="55A0F436" w14:textId="0396503A" w:rsidR="00200693" w:rsidRPr="001E51F1" w:rsidRDefault="00A923A8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="00484F46">
        <w:rPr>
          <w:rFonts w:ascii="Arial" w:eastAsiaTheme="minorHAnsi" w:hAnsi="Arial" w:cs="Arial"/>
          <w:b/>
          <w:bCs/>
          <w:color w:val="000000"/>
          <w:sz w:val="24"/>
          <w:szCs w:val="24"/>
        </w:rPr>
        <w:t>13</w:t>
      </w:r>
      <w:r w:rsidR="005237E7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 S1</w:t>
      </w:r>
      <w:r w:rsidR="00312CD3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: </w:t>
      </w:r>
      <w:r w:rsidR="0096067D"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>Purity estimation of the multi-metastases samples MEL167 and MEL174 using the density plots</w:t>
      </w:r>
    </w:p>
    <w:p w14:paraId="1AC59E00" w14:textId="77777777" w:rsidR="00D410FE" w:rsidRPr="001E51F1" w:rsidRDefault="00D410FE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4F854E48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481909A8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03944249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tbl>
      <w:tblPr>
        <w:tblW w:w="11751" w:type="dxa"/>
        <w:tblInd w:w="86" w:type="dxa"/>
        <w:tblLook w:val="0000" w:firstRow="0" w:lastRow="0" w:firstColumn="0" w:lastColumn="0" w:noHBand="0" w:noVBand="0"/>
      </w:tblPr>
      <w:tblGrid>
        <w:gridCol w:w="2139"/>
        <w:gridCol w:w="1809"/>
        <w:gridCol w:w="1809"/>
        <w:gridCol w:w="2997"/>
        <w:gridCol w:w="2997"/>
      </w:tblGrid>
      <w:tr w:rsidR="00613237" w:rsidRPr="00613237" w14:paraId="176E8D4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BF8C3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lastRenderedPageBreak/>
              <w:t>Genes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73CFF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Number of samples in WGS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FDD50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Number of samples in TCGA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E1498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ercent of samples in WGS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CE826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ercent of samples in TCGA</w:t>
            </w:r>
          </w:p>
        </w:tc>
      </w:tr>
      <w:tr w:rsidR="00613237" w:rsidRPr="00613237" w14:paraId="04ECEA4E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DC18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ATM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66BD8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828BB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2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6958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12CA6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.70</w:t>
            </w:r>
          </w:p>
        </w:tc>
      </w:tr>
      <w:tr w:rsidR="00613237" w:rsidRPr="00613237" w14:paraId="19172052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E56E0F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BRAF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BBE00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8D8D2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4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6D2F0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287F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5.34</w:t>
            </w:r>
          </w:p>
        </w:tc>
      </w:tr>
      <w:tr w:rsidR="00613237" w:rsidRPr="00613237" w14:paraId="1C2ED16C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3F9A7F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CDK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6B02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0ED4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4CD66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AEE8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0.00</w:t>
            </w:r>
          </w:p>
        </w:tc>
      </w:tr>
      <w:tr w:rsidR="00613237" w:rsidRPr="00613237" w14:paraId="382C9C59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4DE3F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CDKN1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6EF1B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B3F9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02417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9751D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98</w:t>
            </w:r>
          </w:p>
        </w:tc>
      </w:tr>
      <w:tr w:rsidR="00613237" w:rsidRPr="00613237" w14:paraId="1AB01A35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76CEF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CDKN2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F6C6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1F1AA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4EC4C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DFB1A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44</w:t>
            </w:r>
          </w:p>
        </w:tc>
      </w:tr>
      <w:tr w:rsidR="00613237" w:rsidRPr="00613237" w14:paraId="258141DF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EA2D5B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EGFR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DAEE8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FE5FA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9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9627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342BC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5.42</w:t>
            </w:r>
          </w:p>
        </w:tc>
      </w:tr>
      <w:tr w:rsidR="00613237" w:rsidRPr="00613237" w14:paraId="73945B99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C8DF2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EPHA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25BE8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0AEF2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5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846D4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61F22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83</w:t>
            </w:r>
          </w:p>
        </w:tc>
      </w:tr>
      <w:tr w:rsidR="00613237" w:rsidRPr="00613237" w14:paraId="4A79DA8A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ADFB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EPHA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B52EF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6CDF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A90EE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AD329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2.13</w:t>
            </w:r>
          </w:p>
        </w:tc>
      </w:tr>
      <w:tr w:rsidR="00613237" w:rsidRPr="00613237" w14:paraId="1FCCDFD0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1AF55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FGFR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70297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4A9E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5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26E8A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B8DB9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.93</w:t>
            </w:r>
          </w:p>
        </w:tc>
      </w:tr>
      <w:tr w:rsidR="00613237" w:rsidRPr="00613237" w14:paraId="7DE40449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B2EBA2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FGFR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065AC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45AB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A98FC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FC8E1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32</w:t>
            </w:r>
          </w:p>
        </w:tc>
      </w:tr>
      <w:tr w:rsidR="00613237" w:rsidRPr="00613237" w14:paraId="435BFCA5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854EFE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IN2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34447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3322B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2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74A4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7A500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8.62</w:t>
            </w:r>
          </w:p>
        </w:tc>
      </w:tr>
      <w:tr w:rsidR="00613237" w:rsidRPr="00613237" w14:paraId="6BD70C03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F82E5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IN2B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15B43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B067B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6E1D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92EE9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2.02</w:t>
            </w:r>
          </w:p>
        </w:tc>
      </w:tr>
      <w:tr w:rsidR="00613237" w:rsidRPr="00613237" w14:paraId="3DD300F7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F4B90A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IN3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6B887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F93F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2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BCA7A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777BB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6.60</w:t>
            </w:r>
          </w:p>
        </w:tc>
      </w:tr>
      <w:tr w:rsidR="00613237" w:rsidRPr="00613237" w14:paraId="3E3007E2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D8CE95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M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A159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9A946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AF6E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1EAF1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.09</w:t>
            </w:r>
          </w:p>
        </w:tc>
      </w:tr>
      <w:tr w:rsidR="00613237" w:rsidRPr="00613237" w14:paraId="01D6080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AB2C9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M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DB4FC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8FC5A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F75E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7A387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9.25</w:t>
            </w:r>
          </w:p>
        </w:tc>
      </w:tr>
      <w:tr w:rsidR="00613237" w:rsidRPr="00613237" w14:paraId="0B6B6728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FDB3C2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M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E5BF1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0CD3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2E32F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66021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04</w:t>
            </w:r>
          </w:p>
        </w:tc>
      </w:tr>
      <w:tr w:rsidR="00613237" w:rsidRPr="00613237" w14:paraId="712C8AFE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1167D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M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892A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0ED0F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5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731B0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DF9A3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1.74</w:t>
            </w:r>
          </w:p>
        </w:tc>
      </w:tr>
      <w:tr w:rsidR="00613237" w:rsidRPr="00613237" w14:paraId="603456C6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D300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GRM8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87686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D5A0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8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33051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56778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6.88</w:t>
            </w:r>
          </w:p>
        </w:tc>
      </w:tr>
      <w:tr w:rsidR="00613237" w:rsidRPr="00613237" w14:paraId="65B58386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F1D6E0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HNF4G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CD2D4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E2DA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9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3ADA2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CFECA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1.46</w:t>
            </w:r>
          </w:p>
        </w:tc>
      </w:tr>
      <w:tr w:rsidR="00613237" w:rsidRPr="00613237" w14:paraId="60F7E7D2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839DDE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JAK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4C46F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B01D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92710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0787F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.77</w:t>
            </w:r>
          </w:p>
        </w:tc>
      </w:tr>
      <w:tr w:rsidR="00613237" w:rsidRPr="00613237" w14:paraId="6E09DCF5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853C02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lastRenderedPageBreak/>
              <w:t>JAK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5BCE9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11B46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43823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6DF1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.35</w:t>
            </w:r>
          </w:p>
        </w:tc>
      </w:tr>
      <w:tr w:rsidR="00613237" w:rsidRPr="00613237" w14:paraId="16EDA604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E8E28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KIT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0555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E6EF6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2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7A30F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B5F7B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.74</w:t>
            </w:r>
          </w:p>
        </w:tc>
      </w:tr>
      <w:tr w:rsidR="00613237" w:rsidRPr="00613237" w14:paraId="45CE9CC0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069C34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2K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A34BE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A4EFE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9385B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7CDA4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58</w:t>
            </w:r>
          </w:p>
        </w:tc>
      </w:tr>
      <w:tr w:rsidR="00613237" w:rsidRPr="00613237" w14:paraId="62D8EB0C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604C3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2K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57B07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1AB08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42F2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C280E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19</w:t>
            </w:r>
          </w:p>
        </w:tc>
      </w:tr>
      <w:tr w:rsidR="00613237" w:rsidRPr="00613237" w14:paraId="38330FB7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BE1B3A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27612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7E4C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A0493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568D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.37</w:t>
            </w:r>
          </w:p>
        </w:tc>
      </w:tr>
      <w:tr w:rsidR="00613237" w:rsidRPr="00613237" w14:paraId="273279E4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EEA7A4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1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A1EEF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9FA1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DAFA6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5ED6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.77</w:t>
            </w:r>
          </w:p>
        </w:tc>
      </w:tr>
      <w:tr w:rsidR="00613237" w:rsidRPr="00613237" w14:paraId="0E46812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AED0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E31CA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EEB9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8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31C1A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DFC2F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.11</w:t>
            </w:r>
          </w:p>
        </w:tc>
      </w:tr>
      <w:tr w:rsidR="00613237" w:rsidRPr="00613237" w14:paraId="5CCF09D5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D47FD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39456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295D2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E6C8D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340F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.09</w:t>
            </w:r>
          </w:p>
        </w:tc>
      </w:tr>
      <w:tr w:rsidR="00613237" w:rsidRPr="00613237" w14:paraId="3EBC531A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B917A2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CC60D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CF54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4A42F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F8C57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58</w:t>
            </w:r>
          </w:p>
        </w:tc>
      </w:tr>
      <w:tr w:rsidR="00613237" w:rsidRPr="00613237" w14:paraId="0034913D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CCE35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3K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B353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761F7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2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A18B1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62DFE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2.65</w:t>
            </w:r>
          </w:p>
        </w:tc>
      </w:tr>
      <w:tr w:rsidR="00613237" w:rsidRPr="00613237" w14:paraId="6C544AA9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B48F59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4K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EC406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6F3CA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77BED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E04F7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.37</w:t>
            </w:r>
          </w:p>
        </w:tc>
      </w:tr>
      <w:tr w:rsidR="00613237" w:rsidRPr="00613237" w14:paraId="1BDC639B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1207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K1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0764C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B2D1C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26C02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A71BA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.95</w:t>
            </w:r>
          </w:p>
        </w:tc>
      </w:tr>
      <w:tr w:rsidR="00613237" w:rsidRPr="00613237" w14:paraId="07CC95B3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E6030D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K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0107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53AFA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8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870D2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1AAA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1.07</w:t>
            </w:r>
          </w:p>
        </w:tc>
      </w:tr>
      <w:tr w:rsidR="00613237" w:rsidRPr="00613237" w14:paraId="01862C88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979D03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APK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6F63A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4E657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976CB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332E5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98</w:t>
            </w:r>
          </w:p>
        </w:tc>
      </w:tr>
      <w:tr w:rsidR="00613237" w:rsidRPr="00613237" w14:paraId="275B4F5A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671E5F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MDM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4E87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8282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08C0C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D841A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58</w:t>
            </w:r>
          </w:p>
        </w:tc>
      </w:tr>
      <w:tr w:rsidR="00613237" w:rsidRPr="00613237" w14:paraId="4B566E1B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0005A3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NRAS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E5252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CFAC4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0E87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34B2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8.06</w:t>
            </w:r>
          </w:p>
        </w:tc>
      </w:tr>
      <w:tr w:rsidR="00613237" w:rsidRPr="00613237" w14:paraId="78DA2D5D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AED55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DGFRB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FFA27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82E6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E925C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AD64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.09</w:t>
            </w:r>
          </w:p>
        </w:tc>
      </w:tr>
      <w:tr w:rsidR="00613237" w:rsidRPr="00613237" w14:paraId="5EA7B93D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0B3A00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C2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CFD8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6CA4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2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9A120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27E6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.74</w:t>
            </w:r>
          </w:p>
        </w:tc>
      </w:tr>
      <w:tr w:rsidR="00613237" w:rsidRPr="00613237" w14:paraId="0ADE746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7A3D1D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C2B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7673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8F6F1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A685F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6E848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.67</w:t>
            </w:r>
          </w:p>
        </w:tc>
      </w:tr>
      <w:tr w:rsidR="00613237" w:rsidRPr="00613237" w14:paraId="3D94D42F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23581A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C2G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F78D0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EA062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FA0FD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3F25AB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2.13</w:t>
            </w:r>
          </w:p>
        </w:tc>
      </w:tr>
      <w:tr w:rsidR="00613237" w:rsidRPr="00613237" w14:paraId="1F6FAB5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9CD85B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C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24E74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8C4C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315B5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8AAF3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58</w:t>
            </w:r>
          </w:p>
        </w:tc>
      </w:tr>
      <w:tr w:rsidR="00613237" w:rsidRPr="00613237" w14:paraId="2DB70AF6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0C050A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lastRenderedPageBreak/>
              <w:t>PIK3C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2A167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ACB82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21CA1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51F1D3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.16</w:t>
            </w:r>
          </w:p>
        </w:tc>
      </w:tr>
      <w:tr w:rsidR="00613237" w:rsidRPr="00613237" w14:paraId="3289BCD4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2C5B0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CG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AC14D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7A5D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2E68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A1A6D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.67</w:t>
            </w:r>
          </w:p>
        </w:tc>
      </w:tr>
      <w:tr w:rsidR="00613237" w:rsidRPr="00613237" w14:paraId="1F5B7C7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1DD24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R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18CFA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5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2F5B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F8275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B377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7.91</w:t>
            </w:r>
          </w:p>
        </w:tc>
      </w:tr>
      <w:tr w:rsidR="00613237" w:rsidRPr="00613237" w14:paraId="1CF225F1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C1B4F9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IK3R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48779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20D27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370DA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1475A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.35</w:t>
            </w:r>
          </w:p>
        </w:tc>
      </w:tr>
      <w:tr w:rsidR="00613237" w:rsidRPr="00613237" w14:paraId="75D17325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A650B7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RB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33ED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3FA1F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4657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5EBBD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.35</w:t>
            </w:r>
          </w:p>
        </w:tc>
      </w:tr>
      <w:tr w:rsidR="00613237" w:rsidRPr="00613237" w14:paraId="30B6DD1F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3B4933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STAT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7425F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E2032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9F910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8BE40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.37</w:t>
            </w:r>
          </w:p>
        </w:tc>
      </w:tr>
      <w:tr w:rsidR="00613237" w:rsidRPr="00613237" w14:paraId="5FC71372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4DB12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STAT5A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92C6B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2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DD48BE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3C961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.33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55B329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.19</w:t>
            </w:r>
          </w:p>
        </w:tc>
      </w:tr>
      <w:tr w:rsidR="00613237" w:rsidRPr="00613237" w14:paraId="016CB3E0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41D74D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STAT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ED8B7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0C8D6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9895B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B427EF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.95</w:t>
            </w:r>
          </w:p>
        </w:tc>
      </w:tr>
      <w:tr w:rsidR="00613237" w:rsidRPr="00613237" w14:paraId="596D6F36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3D46C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TP5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044A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E6F7F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1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C2854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8005DA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6.21</w:t>
            </w:r>
          </w:p>
        </w:tc>
      </w:tr>
      <w:tr w:rsidR="00613237" w:rsidRPr="00613237" w14:paraId="2750F32C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503D7D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ZNF83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3BA3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1B35E8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0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EFD706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907E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41.11</w:t>
            </w:r>
          </w:p>
        </w:tc>
      </w:tr>
      <w:tr w:rsidR="00613237" w:rsidRPr="00613237" w14:paraId="5AE7CD10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DB90C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ASXL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0E7F0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CEAF37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94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4A054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0.00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279E12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37.15</w:t>
            </w:r>
          </w:p>
        </w:tc>
      </w:tr>
      <w:tr w:rsidR="00613237" w:rsidRPr="00613237" w14:paraId="4B6FB6CC" w14:textId="77777777" w:rsidTr="00613237">
        <w:trPr>
          <w:trHeight w:val="352"/>
        </w:trPr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2C551" w14:textId="77777777" w:rsidR="00613237" w:rsidRPr="00613237" w:rsidRDefault="00613237" w:rsidP="00613237">
            <w:pPr>
              <w:spacing w:line="240" w:lineRule="auto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PTPRT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487A7C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8FBA8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15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F34121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86.67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166D65" w14:textId="77777777" w:rsidR="00613237" w:rsidRPr="00613237" w:rsidRDefault="00613237" w:rsidP="00613237">
            <w:pPr>
              <w:spacing w:line="240" w:lineRule="auto"/>
              <w:jc w:val="center"/>
              <w:rPr>
                <w:rFonts w:ascii="Arial" w:eastAsiaTheme="minorHAnsi" w:hAnsi="Arial" w:cstheme="minorBidi"/>
                <w:sz w:val="20"/>
                <w:szCs w:val="20"/>
              </w:rPr>
            </w:pPr>
            <w:r w:rsidRPr="00613237">
              <w:rPr>
                <w:rFonts w:ascii="Arial" w:eastAsiaTheme="minorHAnsi" w:hAnsi="Arial" w:cstheme="minorBidi"/>
                <w:sz w:val="20"/>
                <w:szCs w:val="20"/>
              </w:rPr>
              <w:t>62.06</w:t>
            </w:r>
          </w:p>
        </w:tc>
      </w:tr>
    </w:tbl>
    <w:p w14:paraId="17C49AA9" w14:textId="72C45535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  <w:r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Table </w:t>
      </w:r>
      <w:r w:rsidR="00824FD2">
        <w:rPr>
          <w:rFonts w:ascii="Arial" w:eastAsiaTheme="minorHAnsi" w:hAnsi="Arial" w:cs="Arial"/>
          <w:b/>
          <w:bCs/>
          <w:color w:val="000000"/>
          <w:sz w:val="24"/>
          <w:szCs w:val="24"/>
        </w:rPr>
        <w:t>S</w:t>
      </w:r>
      <w:r w:rsidR="00484F46">
        <w:rPr>
          <w:rFonts w:ascii="Arial" w:eastAsiaTheme="minorHAnsi" w:hAnsi="Arial" w:cs="Arial"/>
          <w:b/>
          <w:bCs/>
          <w:color w:val="000000"/>
          <w:sz w:val="24"/>
          <w:szCs w:val="24"/>
        </w:rPr>
        <w:t>15</w:t>
      </w:r>
      <w:r w:rsidR="005237E7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 in FileS1</w:t>
      </w:r>
      <w:r w:rsidRPr="001E51F1">
        <w:rPr>
          <w:rFonts w:ascii="Arial" w:eastAsiaTheme="minorHAnsi" w:hAnsi="Arial" w:cs="Arial"/>
          <w:b/>
          <w:bCs/>
          <w:color w:val="000000"/>
          <w:sz w:val="24"/>
          <w:szCs w:val="24"/>
        </w:rPr>
        <w:t xml:space="preserve">: </w:t>
      </w:r>
      <w:r>
        <w:rPr>
          <w:rFonts w:ascii="Arial" w:eastAsiaTheme="minorHAnsi" w:hAnsi="Arial" w:cs="Arial"/>
          <w:b/>
          <w:bCs/>
          <w:color w:val="000000"/>
          <w:sz w:val="24"/>
          <w:szCs w:val="24"/>
        </w:rPr>
        <w:t>Comparison of the number of Tier1 SNVs in the TCGA melanoma dataset to the number of SNVs in the WGS dataset.</w:t>
      </w:r>
    </w:p>
    <w:p w14:paraId="6C6E041B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53A08149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4F8CA290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61454E5E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3ADC671B" w14:textId="77777777" w:rsidR="00613237" w:rsidRDefault="00613237" w:rsidP="001E51F1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346C536C" w14:textId="77777777" w:rsidR="00613237" w:rsidRPr="00613237" w:rsidRDefault="00186D40" w:rsidP="00613237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Arial" w:eastAsiaTheme="minorHAnsi" w:hAnsi="Arial" w:cs="Arial"/>
          <w:b/>
          <w:color w:val="000000"/>
          <w:sz w:val="24"/>
          <w:szCs w:val="24"/>
        </w:rPr>
      </w:pPr>
      <w:r w:rsidRPr="00613237">
        <w:rPr>
          <w:rFonts w:ascii="Arial" w:eastAsiaTheme="minorHAnsi" w:hAnsi="Arial" w:cs="Arial"/>
          <w:b/>
          <w:color w:val="000000"/>
          <w:sz w:val="24"/>
          <w:szCs w:val="24"/>
        </w:rPr>
        <w:t>References</w:t>
      </w:r>
    </w:p>
    <w:p w14:paraId="3AC91D31" w14:textId="77777777" w:rsidR="00613237" w:rsidRDefault="00613237" w:rsidP="00613237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5071BB2A" w14:textId="77777777" w:rsidR="00200693" w:rsidRPr="00613237" w:rsidRDefault="00200693" w:rsidP="00613237">
      <w:pPr>
        <w:spacing w:line="240" w:lineRule="auto"/>
        <w:jc w:val="both"/>
        <w:rPr>
          <w:rFonts w:ascii="Arial" w:eastAsiaTheme="minorHAnsi" w:hAnsi="Arial" w:cs="Arial"/>
          <w:b/>
          <w:bCs/>
          <w:color w:val="000000"/>
          <w:sz w:val="24"/>
          <w:szCs w:val="24"/>
        </w:rPr>
      </w:pPr>
    </w:p>
    <w:p w14:paraId="36261658" w14:textId="77777777" w:rsidR="00597BF6" w:rsidRPr="001E51F1" w:rsidRDefault="003C3FBD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fldChar w:fldCharType="begin"/>
      </w:r>
      <w:r w:rsidR="00200693" w:rsidRPr="001E51F1">
        <w:rPr>
          <w:rFonts w:ascii="Arial" w:hAnsi="Arial" w:cs="Arial"/>
          <w:sz w:val="24"/>
          <w:szCs w:val="24"/>
        </w:rPr>
        <w:instrText xml:space="preserve"> ADDIN EN.REFLIST </w:instrText>
      </w:r>
      <w:r w:rsidRPr="001E51F1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597BF6" w:rsidRPr="001E51F1">
        <w:rPr>
          <w:rFonts w:ascii="Arial" w:hAnsi="Arial" w:cs="Arial"/>
          <w:noProof/>
          <w:sz w:val="24"/>
          <w:szCs w:val="24"/>
        </w:rPr>
        <w:t>1.</w:t>
      </w:r>
      <w:r w:rsidR="00597BF6" w:rsidRPr="001E51F1">
        <w:rPr>
          <w:rFonts w:ascii="Arial" w:hAnsi="Arial" w:cs="Arial"/>
          <w:noProof/>
          <w:sz w:val="24"/>
          <w:szCs w:val="24"/>
        </w:rPr>
        <w:tab/>
        <w:t>Mardis, E.R.</w:t>
      </w:r>
      <w:r w:rsidR="00597BF6"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="00597BF6" w:rsidRPr="001E51F1">
        <w:rPr>
          <w:rFonts w:ascii="Arial" w:hAnsi="Arial" w:cs="Arial"/>
          <w:noProof/>
          <w:sz w:val="24"/>
          <w:szCs w:val="24"/>
        </w:rPr>
        <w:t xml:space="preserve"> Recurring mutations found by sequencing an acute myeloid leukemia genome. </w:t>
      </w:r>
      <w:r w:rsidR="00597BF6" w:rsidRPr="001E51F1">
        <w:rPr>
          <w:rFonts w:ascii="Arial" w:hAnsi="Arial" w:cs="Arial"/>
          <w:i/>
          <w:noProof/>
          <w:sz w:val="24"/>
          <w:szCs w:val="24"/>
        </w:rPr>
        <w:t>N Engl J Med</w:t>
      </w:r>
      <w:r w:rsidR="00597BF6" w:rsidRPr="001E51F1">
        <w:rPr>
          <w:rFonts w:ascii="Arial" w:hAnsi="Arial" w:cs="Arial"/>
          <w:noProof/>
          <w:sz w:val="24"/>
          <w:szCs w:val="24"/>
        </w:rPr>
        <w:t xml:space="preserve"> </w:t>
      </w:r>
      <w:r w:rsidR="00597BF6" w:rsidRPr="001E51F1">
        <w:rPr>
          <w:rFonts w:ascii="Arial" w:hAnsi="Arial" w:cs="Arial"/>
          <w:b/>
          <w:noProof/>
          <w:sz w:val="24"/>
          <w:szCs w:val="24"/>
        </w:rPr>
        <w:t>361</w:t>
      </w:r>
      <w:r w:rsidR="00597BF6" w:rsidRPr="001E51F1">
        <w:rPr>
          <w:rFonts w:ascii="Arial" w:hAnsi="Arial" w:cs="Arial"/>
          <w:noProof/>
          <w:sz w:val="24"/>
          <w:szCs w:val="24"/>
        </w:rPr>
        <w:t>, 1058-66 (2009).</w:t>
      </w:r>
      <w:bookmarkEnd w:id="1"/>
    </w:p>
    <w:p w14:paraId="6E3410DF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2" w:name="_ENREF_2"/>
      <w:r w:rsidRPr="001E51F1">
        <w:rPr>
          <w:rFonts w:ascii="Arial" w:hAnsi="Arial" w:cs="Arial"/>
          <w:noProof/>
          <w:sz w:val="24"/>
          <w:szCs w:val="24"/>
        </w:rPr>
        <w:t>2.</w:t>
      </w:r>
      <w:r w:rsidRPr="001E51F1">
        <w:rPr>
          <w:rFonts w:ascii="Arial" w:hAnsi="Arial" w:cs="Arial"/>
          <w:noProof/>
          <w:sz w:val="24"/>
          <w:szCs w:val="24"/>
        </w:rPr>
        <w:tab/>
        <w:t>Li, H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The Sequence Alignment/Map format and SAMtools. </w:t>
      </w:r>
      <w:r w:rsidRPr="001E51F1">
        <w:rPr>
          <w:rFonts w:ascii="Arial" w:hAnsi="Arial" w:cs="Arial"/>
          <w:i/>
          <w:noProof/>
          <w:sz w:val="24"/>
          <w:szCs w:val="24"/>
        </w:rPr>
        <w:t>Bioinformatics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25</w:t>
      </w:r>
      <w:r w:rsidRPr="001E51F1">
        <w:rPr>
          <w:rFonts w:ascii="Arial" w:hAnsi="Arial" w:cs="Arial"/>
          <w:noProof/>
          <w:sz w:val="24"/>
          <w:szCs w:val="24"/>
        </w:rPr>
        <w:t>, 2078-9 (2009).</w:t>
      </w:r>
      <w:bookmarkEnd w:id="2"/>
    </w:p>
    <w:p w14:paraId="5E783239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3" w:name="_ENREF_3"/>
      <w:r w:rsidRPr="001E51F1">
        <w:rPr>
          <w:rFonts w:ascii="Arial" w:hAnsi="Arial" w:cs="Arial"/>
          <w:noProof/>
          <w:sz w:val="24"/>
          <w:szCs w:val="24"/>
        </w:rPr>
        <w:t>3.</w:t>
      </w:r>
      <w:r w:rsidRPr="001E51F1">
        <w:rPr>
          <w:rFonts w:ascii="Arial" w:hAnsi="Arial" w:cs="Arial"/>
          <w:noProof/>
          <w:sz w:val="24"/>
          <w:szCs w:val="24"/>
        </w:rPr>
        <w:tab/>
        <w:t>Larson, D.E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SomaticSniper: Identification of Somatic Point Mutations in Whole Genome Sequencing Data. </w:t>
      </w:r>
      <w:r w:rsidRPr="001E51F1">
        <w:rPr>
          <w:rFonts w:ascii="Arial" w:hAnsi="Arial" w:cs="Arial"/>
          <w:i/>
          <w:noProof/>
          <w:sz w:val="24"/>
          <w:szCs w:val="24"/>
        </w:rPr>
        <w:t>Bioinformatics</w:t>
      </w:r>
      <w:r w:rsidRPr="001E51F1">
        <w:rPr>
          <w:rFonts w:ascii="Arial" w:hAnsi="Arial" w:cs="Arial"/>
          <w:noProof/>
          <w:sz w:val="24"/>
          <w:szCs w:val="24"/>
        </w:rPr>
        <w:t xml:space="preserve"> (2011).</w:t>
      </w:r>
      <w:bookmarkEnd w:id="3"/>
    </w:p>
    <w:p w14:paraId="442B8E3F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4" w:name="_ENREF_4"/>
      <w:r w:rsidRPr="001E51F1">
        <w:rPr>
          <w:rFonts w:ascii="Arial" w:hAnsi="Arial" w:cs="Arial"/>
          <w:noProof/>
          <w:sz w:val="24"/>
          <w:szCs w:val="24"/>
        </w:rPr>
        <w:t>4.</w:t>
      </w:r>
      <w:r w:rsidRPr="001E51F1">
        <w:rPr>
          <w:rFonts w:ascii="Arial" w:hAnsi="Arial" w:cs="Arial"/>
          <w:noProof/>
          <w:sz w:val="24"/>
          <w:szCs w:val="24"/>
        </w:rPr>
        <w:tab/>
        <w:t xml:space="preserve">Ye, K., Schulz, M.H., Long, Q., Apweiler, R. &amp; Ning, Z. Pindel: a pattern growth approach to detect break points of large deletions and medium sized insertions from paired-end short reads. </w:t>
      </w:r>
      <w:r w:rsidRPr="001E51F1">
        <w:rPr>
          <w:rFonts w:ascii="Arial" w:hAnsi="Arial" w:cs="Arial"/>
          <w:i/>
          <w:noProof/>
          <w:sz w:val="24"/>
          <w:szCs w:val="24"/>
        </w:rPr>
        <w:t>Bioinformatics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25</w:t>
      </w:r>
      <w:r w:rsidRPr="001E51F1">
        <w:rPr>
          <w:rFonts w:ascii="Arial" w:hAnsi="Arial" w:cs="Arial"/>
          <w:noProof/>
          <w:sz w:val="24"/>
          <w:szCs w:val="24"/>
        </w:rPr>
        <w:t>, 2865-71 (2009).</w:t>
      </w:r>
      <w:bookmarkEnd w:id="4"/>
    </w:p>
    <w:p w14:paraId="55FCE30C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5" w:name="_ENREF_5"/>
      <w:r w:rsidRPr="001E51F1">
        <w:rPr>
          <w:rFonts w:ascii="Arial" w:hAnsi="Arial" w:cs="Arial"/>
          <w:noProof/>
          <w:sz w:val="24"/>
          <w:szCs w:val="24"/>
        </w:rPr>
        <w:t>5.</w:t>
      </w:r>
      <w:r w:rsidRPr="001E51F1">
        <w:rPr>
          <w:rFonts w:ascii="Arial" w:hAnsi="Arial" w:cs="Arial"/>
          <w:noProof/>
          <w:sz w:val="24"/>
          <w:szCs w:val="24"/>
        </w:rPr>
        <w:tab/>
        <w:t>McKenna, A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The Genome Analysis Toolkit: a MapReduce framework for analyzing next-generation DNA sequencing data. </w:t>
      </w:r>
      <w:r w:rsidRPr="001E51F1">
        <w:rPr>
          <w:rFonts w:ascii="Arial" w:hAnsi="Arial" w:cs="Arial"/>
          <w:i/>
          <w:noProof/>
          <w:sz w:val="24"/>
          <w:szCs w:val="24"/>
        </w:rPr>
        <w:t>Genome research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20</w:t>
      </w:r>
      <w:r w:rsidRPr="001E51F1">
        <w:rPr>
          <w:rFonts w:ascii="Arial" w:hAnsi="Arial" w:cs="Arial"/>
          <w:noProof/>
          <w:sz w:val="24"/>
          <w:szCs w:val="24"/>
        </w:rPr>
        <w:t>, 1297-303 (2010).</w:t>
      </w:r>
      <w:bookmarkEnd w:id="5"/>
    </w:p>
    <w:p w14:paraId="619F2D3B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6" w:name="_ENREF_6"/>
      <w:r w:rsidRPr="001E51F1">
        <w:rPr>
          <w:rFonts w:ascii="Arial" w:hAnsi="Arial" w:cs="Arial"/>
          <w:noProof/>
          <w:sz w:val="24"/>
          <w:szCs w:val="24"/>
        </w:rPr>
        <w:t>6.</w:t>
      </w:r>
      <w:r w:rsidRPr="001E51F1">
        <w:rPr>
          <w:rFonts w:ascii="Arial" w:hAnsi="Arial" w:cs="Arial"/>
          <w:noProof/>
          <w:sz w:val="24"/>
          <w:szCs w:val="24"/>
        </w:rPr>
        <w:tab/>
        <w:t>Chen, K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BreakDancer: an algorithm for high-resolution mapping of genomic structural variation. </w:t>
      </w:r>
      <w:r w:rsidRPr="001E51F1">
        <w:rPr>
          <w:rFonts w:ascii="Arial" w:hAnsi="Arial" w:cs="Arial"/>
          <w:i/>
          <w:noProof/>
          <w:sz w:val="24"/>
          <w:szCs w:val="24"/>
        </w:rPr>
        <w:t>Nat Methods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6</w:t>
      </w:r>
      <w:r w:rsidRPr="001E51F1">
        <w:rPr>
          <w:rFonts w:ascii="Arial" w:hAnsi="Arial" w:cs="Arial"/>
          <w:noProof/>
          <w:sz w:val="24"/>
          <w:szCs w:val="24"/>
        </w:rPr>
        <w:t>, 677-81 (2009).</w:t>
      </w:r>
      <w:bookmarkEnd w:id="6"/>
    </w:p>
    <w:p w14:paraId="32972386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7" w:name="_ENREF_7"/>
      <w:r w:rsidRPr="001E51F1">
        <w:rPr>
          <w:rFonts w:ascii="Arial" w:hAnsi="Arial" w:cs="Arial"/>
          <w:noProof/>
          <w:sz w:val="24"/>
          <w:szCs w:val="24"/>
        </w:rPr>
        <w:t>7.</w:t>
      </w:r>
      <w:r w:rsidRPr="001E51F1">
        <w:rPr>
          <w:rFonts w:ascii="Arial" w:hAnsi="Arial" w:cs="Arial"/>
          <w:noProof/>
          <w:sz w:val="24"/>
          <w:szCs w:val="24"/>
        </w:rPr>
        <w:tab/>
        <w:t>Ding, L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Clonal evolution in relapsed acute myeloid leukaemia revealed by whole-genome sequencing. </w:t>
      </w:r>
      <w:r w:rsidRPr="001E51F1">
        <w:rPr>
          <w:rFonts w:ascii="Arial" w:hAnsi="Arial" w:cs="Arial"/>
          <w:i/>
          <w:noProof/>
          <w:sz w:val="24"/>
          <w:szCs w:val="24"/>
        </w:rPr>
        <w:t>Nature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81</w:t>
      </w:r>
      <w:r w:rsidRPr="001E51F1">
        <w:rPr>
          <w:rFonts w:ascii="Arial" w:hAnsi="Arial" w:cs="Arial"/>
          <w:noProof/>
          <w:sz w:val="24"/>
          <w:szCs w:val="24"/>
        </w:rPr>
        <w:t>, 506-10 (2012).</w:t>
      </w:r>
      <w:bookmarkEnd w:id="7"/>
    </w:p>
    <w:p w14:paraId="6B3AA584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8" w:name="_ENREF_8"/>
      <w:r w:rsidRPr="001E51F1">
        <w:rPr>
          <w:rFonts w:ascii="Arial" w:hAnsi="Arial" w:cs="Arial"/>
          <w:noProof/>
          <w:sz w:val="24"/>
          <w:szCs w:val="24"/>
        </w:rPr>
        <w:t>8.</w:t>
      </w:r>
      <w:r w:rsidRPr="001E51F1">
        <w:rPr>
          <w:rFonts w:ascii="Arial" w:hAnsi="Arial" w:cs="Arial"/>
          <w:noProof/>
          <w:sz w:val="24"/>
          <w:szCs w:val="24"/>
        </w:rPr>
        <w:tab/>
        <w:t>Pleasance, E.D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A comprehensive catalogue of somatic mutations from a human cancer genome. </w:t>
      </w:r>
      <w:r w:rsidRPr="001E51F1">
        <w:rPr>
          <w:rFonts w:ascii="Arial" w:hAnsi="Arial" w:cs="Arial"/>
          <w:i/>
          <w:noProof/>
          <w:sz w:val="24"/>
          <w:szCs w:val="24"/>
        </w:rPr>
        <w:t>Nature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63</w:t>
      </w:r>
      <w:r w:rsidRPr="001E51F1">
        <w:rPr>
          <w:rFonts w:ascii="Arial" w:hAnsi="Arial" w:cs="Arial"/>
          <w:noProof/>
          <w:sz w:val="24"/>
          <w:szCs w:val="24"/>
        </w:rPr>
        <w:t>, 191-6 (2010).</w:t>
      </w:r>
      <w:bookmarkEnd w:id="8"/>
    </w:p>
    <w:p w14:paraId="43ECB0FD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9" w:name="_ENREF_9"/>
      <w:r w:rsidRPr="001E51F1">
        <w:rPr>
          <w:rFonts w:ascii="Arial" w:hAnsi="Arial" w:cs="Arial"/>
          <w:noProof/>
          <w:sz w:val="24"/>
          <w:szCs w:val="24"/>
        </w:rPr>
        <w:t>9.</w:t>
      </w:r>
      <w:r w:rsidRPr="001E51F1">
        <w:rPr>
          <w:rFonts w:ascii="Arial" w:hAnsi="Arial" w:cs="Arial"/>
          <w:noProof/>
          <w:sz w:val="24"/>
          <w:szCs w:val="24"/>
        </w:rPr>
        <w:tab/>
        <w:t>Dees, N.D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MuSiC: Identifying mutational significance in cancer genomes. </w:t>
      </w:r>
      <w:r w:rsidRPr="001E51F1">
        <w:rPr>
          <w:rFonts w:ascii="Arial" w:hAnsi="Arial" w:cs="Arial"/>
          <w:i/>
          <w:noProof/>
          <w:sz w:val="24"/>
          <w:szCs w:val="24"/>
        </w:rPr>
        <w:t>Genome research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22</w:t>
      </w:r>
      <w:r w:rsidRPr="001E51F1">
        <w:rPr>
          <w:rFonts w:ascii="Arial" w:hAnsi="Arial" w:cs="Arial"/>
          <w:noProof/>
          <w:sz w:val="24"/>
          <w:szCs w:val="24"/>
        </w:rPr>
        <w:t>, 1589-98 (2012).</w:t>
      </w:r>
      <w:bookmarkEnd w:id="9"/>
    </w:p>
    <w:p w14:paraId="6A4EB372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0" w:name="_ENREF_10"/>
      <w:r w:rsidRPr="001E51F1">
        <w:rPr>
          <w:rFonts w:ascii="Arial" w:hAnsi="Arial" w:cs="Arial"/>
          <w:noProof/>
          <w:sz w:val="24"/>
          <w:szCs w:val="24"/>
        </w:rPr>
        <w:t>10.</w:t>
      </w:r>
      <w:r w:rsidRPr="001E51F1">
        <w:rPr>
          <w:rFonts w:ascii="Arial" w:hAnsi="Arial" w:cs="Arial"/>
          <w:noProof/>
          <w:sz w:val="24"/>
          <w:szCs w:val="24"/>
        </w:rPr>
        <w:tab/>
        <w:t>Stark, M.S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Frequent somatic mutations in MAP3K5 and MAP3K9 in metastatic melanoma identified by exome sequencing. </w:t>
      </w:r>
      <w:r w:rsidRPr="001E51F1">
        <w:rPr>
          <w:rFonts w:ascii="Arial" w:hAnsi="Arial" w:cs="Arial"/>
          <w:i/>
          <w:noProof/>
          <w:sz w:val="24"/>
          <w:szCs w:val="24"/>
        </w:rPr>
        <w:t>Nat Genet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4</w:t>
      </w:r>
      <w:r w:rsidRPr="001E51F1">
        <w:rPr>
          <w:rFonts w:ascii="Arial" w:hAnsi="Arial" w:cs="Arial"/>
          <w:noProof/>
          <w:sz w:val="24"/>
          <w:szCs w:val="24"/>
        </w:rPr>
        <w:t>, 165-9 (2011).</w:t>
      </w:r>
      <w:bookmarkEnd w:id="10"/>
    </w:p>
    <w:p w14:paraId="68471EF0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1" w:name="_ENREF_11"/>
      <w:r w:rsidRPr="001E51F1">
        <w:rPr>
          <w:rFonts w:ascii="Arial" w:hAnsi="Arial" w:cs="Arial"/>
          <w:noProof/>
          <w:sz w:val="24"/>
          <w:szCs w:val="24"/>
        </w:rPr>
        <w:t>11.</w:t>
      </w:r>
      <w:r w:rsidRPr="001E51F1">
        <w:rPr>
          <w:rFonts w:ascii="Arial" w:hAnsi="Arial" w:cs="Arial"/>
          <w:noProof/>
          <w:sz w:val="24"/>
          <w:szCs w:val="24"/>
        </w:rPr>
        <w:tab/>
        <w:t>Wei, X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Exome sequencing identifies GRIN2A as frequently mutated in melanoma. </w:t>
      </w:r>
      <w:r w:rsidRPr="001E51F1">
        <w:rPr>
          <w:rFonts w:ascii="Arial" w:hAnsi="Arial" w:cs="Arial"/>
          <w:i/>
          <w:noProof/>
          <w:sz w:val="24"/>
          <w:szCs w:val="24"/>
        </w:rPr>
        <w:t>Nat Genet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3</w:t>
      </w:r>
      <w:r w:rsidRPr="001E51F1">
        <w:rPr>
          <w:rFonts w:ascii="Arial" w:hAnsi="Arial" w:cs="Arial"/>
          <w:noProof/>
          <w:sz w:val="24"/>
          <w:szCs w:val="24"/>
        </w:rPr>
        <w:t>, 442-6 (2011).</w:t>
      </w:r>
      <w:bookmarkEnd w:id="11"/>
    </w:p>
    <w:p w14:paraId="0B7AC711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2" w:name="_ENREF_12"/>
      <w:r w:rsidRPr="001E51F1">
        <w:rPr>
          <w:rFonts w:ascii="Arial" w:hAnsi="Arial" w:cs="Arial"/>
          <w:noProof/>
          <w:sz w:val="24"/>
          <w:szCs w:val="24"/>
        </w:rPr>
        <w:t>12.</w:t>
      </w:r>
      <w:r w:rsidRPr="001E51F1">
        <w:rPr>
          <w:rFonts w:ascii="Arial" w:hAnsi="Arial" w:cs="Arial"/>
          <w:noProof/>
          <w:sz w:val="24"/>
          <w:szCs w:val="24"/>
        </w:rPr>
        <w:tab/>
        <w:t>Hodis, E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A landscape of driver mutations in melanoma. </w:t>
      </w:r>
      <w:r w:rsidRPr="001E51F1">
        <w:rPr>
          <w:rFonts w:ascii="Arial" w:hAnsi="Arial" w:cs="Arial"/>
          <w:i/>
          <w:noProof/>
          <w:sz w:val="24"/>
          <w:szCs w:val="24"/>
        </w:rPr>
        <w:t>Cell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150</w:t>
      </w:r>
      <w:r w:rsidRPr="001E51F1">
        <w:rPr>
          <w:rFonts w:ascii="Arial" w:hAnsi="Arial" w:cs="Arial"/>
          <w:noProof/>
          <w:sz w:val="24"/>
          <w:szCs w:val="24"/>
        </w:rPr>
        <w:t>, 251-63 (2012).</w:t>
      </w:r>
      <w:bookmarkEnd w:id="12"/>
    </w:p>
    <w:p w14:paraId="00337D8B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3" w:name="_ENREF_13"/>
      <w:r w:rsidRPr="001E51F1">
        <w:rPr>
          <w:rFonts w:ascii="Arial" w:hAnsi="Arial" w:cs="Arial"/>
          <w:noProof/>
          <w:sz w:val="24"/>
          <w:szCs w:val="24"/>
        </w:rPr>
        <w:t>13.</w:t>
      </w:r>
      <w:r w:rsidRPr="001E51F1">
        <w:rPr>
          <w:rFonts w:ascii="Arial" w:hAnsi="Arial" w:cs="Arial"/>
          <w:noProof/>
          <w:sz w:val="24"/>
          <w:szCs w:val="24"/>
        </w:rPr>
        <w:tab/>
        <w:t>Prickett, T.D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Analysis of the tyrosine kinome in melanoma reveals recurrent mutations in ERBB4. </w:t>
      </w:r>
      <w:r w:rsidRPr="001E51F1">
        <w:rPr>
          <w:rFonts w:ascii="Arial" w:hAnsi="Arial" w:cs="Arial"/>
          <w:i/>
          <w:noProof/>
          <w:sz w:val="24"/>
          <w:szCs w:val="24"/>
        </w:rPr>
        <w:t>Nat Genet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1</w:t>
      </w:r>
      <w:r w:rsidRPr="001E51F1">
        <w:rPr>
          <w:rFonts w:ascii="Arial" w:hAnsi="Arial" w:cs="Arial"/>
          <w:noProof/>
          <w:sz w:val="24"/>
          <w:szCs w:val="24"/>
        </w:rPr>
        <w:t>, 1127-32 (2009).</w:t>
      </w:r>
      <w:bookmarkEnd w:id="13"/>
    </w:p>
    <w:p w14:paraId="5263F0F9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4" w:name="_ENREF_14"/>
      <w:r w:rsidRPr="001E51F1">
        <w:rPr>
          <w:rFonts w:ascii="Arial" w:hAnsi="Arial" w:cs="Arial"/>
          <w:noProof/>
          <w:sz w:val="24"/>
          <w:szCs w:val="24"/>
        </w:rPr>
        <w:t>14.</w:t>
      </w:r>
      <w:r w:rsidRPr="001E51F1">
        <w:rPr>
          <w:rFonts w:ascii="Arial" w:hAnsi="Arial" w:cs="Arial"/>
          <w:noProof/>
          <w:sz w:val="24"/>
          <w:szCs w:val="24"/>
        </w:rPr>
        <w:tab/>
        <w:t>Prickett, T.D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Exon capture analysis of G protein-coupled receptors identifies activating mutations in GRM3 in melanoma. </w:t>
      </w:r>
      <w:r w:rsidRPr="001E51F1">
        <w:rPr>
          <w:rFonts w:ascii="Arial" w:hAnsi="Arial" w:cs="Arial"/>
          <w:i/>
          <w:noProof/>
          <w:sz w:val="24"/>
          <w:szCs w:val="24"/>
        </w:rPr>
        <w:t>Nat Genet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43</w:t>
      </w:r>
      <w:r w:rsidRPr="001E51F1">
        <w:rPr>
          <w:rFonts w:ascii="Arial" w:hAnsi="Arial" w:cs="Arial"/>
          <w:noProof/>
          <w:sz w:val="24"/>
          <w:szCs w:val="24"/>
        </w:rPr>
        <w:t>, 1119-26 (2011).</w:t>
      </w:r>
      <w:bookmarkEnd w:id="14"/>
    </w:p>
    <w:p w14:paraId="5F205221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5" w:name="_ENREF_15"/>
      <w:r w:rsidRPr="001E51F1">
        <w:rPr>
          <w:rFonts w:ascii="Arial" w:hAnsi="Arial" w:cs="Arial"/>
          <w:noProof/>
          <w:sz w:val="24"/>
          <w:szCs w:val="24"/>
        </w:rPr>
        <w:t>15.</w:t>
      </w:r>
      <w:r w:rsidRPr="001E51F1">
        <w:rPr>
          <w:rFonts w:ascii="Arial" w:hAnsi="Arial" w:cs="Arial"/>
          <w:noProof/>
          <w:sz w:val="24"/>
          <w:szCs w:val="24"/>
        </w:rPr>
        <w:tab/>
        <w:t>Forbes, S.A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The Catalogue of Somatic Mutations in Cancer (COSMIC). </w:t>
      </w:r>
      <w:r w:rsidRPr="001E51F1">
        <w:rPr>
          <w:rFonts w:ascii="Arial" w:hAnsi="Arial" w:cs="Arial"/>
          <w:i/>
          <w:noProof/>
          <w:sz w:val="24"/>
          <w:szCs w:val="24"/>
        </w:rPr>
        <w:t>Curr Protoc Hum Genet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Chapter 10</w:t>
      </w:r>
      <w:r w:rsidRPr="001E51F1">
        <w:rPr>
          <w:rFonts w:ascii="Arial" w:hAnsi="Arial" w:cs="Arial"/>
          <w:noProof/>
          <w:sz w:val="24"/>
          <w:szCs w:val="24"/>
        </w:rPr>
        <w:t>, Unit 10 11 (2008).</w:t>
      </w:r>
      <w:bookmarkEnd w:id="15"/>
    </w:p>
    <w:p w14:paraId="75FBA3C3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6" w:name="_ENREF_16"/>
      <w:r w:rsidRPr="001E51F1">
        <w:rPr>
          <w:rFonts w:ascii="Arial" w:hAnsi="Arial" w:cs="Arial"/>
          <w:noProof/>
          <w:sz w:val="24"/>
          <w:szCs w:val="24"/>
        </w:rPr>
        <w:t>16.</w:t>
      </w:r>
      <w:r w:rsidRPr="001E51F1">
        <w:rPr>
          <w:rFonts w:ascii="Arial" w:hAnsi="Arial" w:cs="Arial"/>
          <w:noProof/>
          <w:sz w:val="24"/>
          <w:szCs w:val="24"/>
        </w:rPr>
        <w:tab/>
        <w:t>Serrano, M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Role of the INK4a locus in tumor suppression and cell mortality. </w:t>
      </w:r>
      <w:r w:rsidRPr="001E51F1">
        <w:rPr>
          <w:rFonts w:ascii="Arial" w:hAnsi="Arial" w:cs="Arial"/>
          <w:i/>
          <w:noProof/>
          <w:sz w:val="24"/>
          <w:szCs w:val="24"/>
        </w:rPr>
        <w:t>Cell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85</w:t>
      </w:r>
      <w:r w:rsidRPr="001E51F1">
        <w:rPr>
          <w:rFonts w:ascii="Arial" w:hAnsi="Arial" w:cs="Arial"/>
          <w:noProof/>
          <w:sz w:val="24"/>
          <w:szCs w:val="24"/>
        </w:rPr>
        <w:t>, 27-37 (1996).</w:t>
      </w:r>
      <w:bookmarkEnd w:id="16"/>
    </w:p>
    <w:p w14:paraId="51C65FA2" w14:textId="77777777" w:rsidR="00597BF6" w:rsidRPr="001E51F1" w:rsidRDefault="00597BF6" w:rsidP="001E51F1">
      <w:pPr>
        <w:spacing w:after="0"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7" w:name="_ENREF_17"/>
      <w:r w:rsidRPr="001E51F1">
        <w:rPr>
          <w:rFonts w:ascii="Arial" w:hAnsi="Arial" w:cs="Arial"/>
          <w:noProof/>
          <w:sz w:val="24"/>
          <w:szCs w:val="24"/>
        </w:rPr>
        <w:lastRenderedPageBreak/>
        <w:t>17.</w:t>
      </w:r>
      <w:r w:rsidRPr="001E51F1">
        <w:rPr>
          <w:rFonts w:ascii="Arial" w:hAnsi="Arial" w:cs="Arial"/>
          <w:noProof/>
          <w:sz w:val="24"/>
          <w:szCs w:val="24"/>
        </w:rPr>
        <w:tab/>
        <w:t>Sviderskaya, E.V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Complementation of hypopigmentation in p-mutant (pink-eyed dilution) mouse melanocytes by normal human P cDNA, and defective complementation by OCA2 mutant sequences. </w:t>
      </w:r>
      <w:r w:rsidRPr="001E51F1">
        <w:rPr>
          <w:rFonts w:ascii="Arial" w:hAnsi="Arial" w:cs="Arial"/>
          <w:i/>
          <w:noProof/>
          <w:sz w:val="24"/>
          <w:szCs w:val="24"/>
        </w:rPr>
        <w:t>J Invest Dermatol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108</w:t>
      </w:r>
      <w:r w:rsidRPr="001E51F1">
        <w:rPr>
          <w:rFonts w:ascii="Arial" w:hAnsi="Arial" w:cs="Arial"/>
          <w:noProof/>
          <w:sz w:val="24"/>
          <w:szCs w:val="24"/>
        </w:rPr>
        <w:t>, 30-4 (1997).</w:t>
      </w:r>
      <w:bookmarkEnd w:id="17"/>
    </w:p>
    <w:p w14:paraId="424FA3FE" w14:textId="77777777" w:rsidR="00597BF6" w:rsidRPr="001E51F1" w:rsidRDefault="00597BF6" w:rsidP="001E51F1">
      <w:pPr>
        <w:spacing w:line="24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18" w:name="_ENREF_18"/>
      <w:r w:rsidRPr="001E51F1">
        <w:rPr>
          <w:rFonts w:ascii="Arial" w:hAnsi="Arial" w:cs="Arial"/>
          <w:noProof/>
          <w:sz w:val="24"/>
          <w:szCs w:val="24"/>
        </w:rPr>
        <w:t>18.</w:t>
      </w:r>
      <w:r w:rsidRPr="001E51F1">
        <w:rPr>
          <w:rFonts w:ascii="Arial" w:hAnsi="Arial" w:cs="Arial"/>
          <w:noProof/>
          <w:sz w:val="24"/>
          <w:szCs w:val="24"/>
        </w:rPr>
        <w:tab/>
        <w:t>Nogueira, C.</w:t>
      </w:r>
      <w:r w:rsidRPr="001E51F1">
        <w:rPr>
          <w:rFonts w:ascii="Arial" w:hAnsi="Arial" w:cs="Arial"/>
          <w:i/>
          <w:noProof/>
          <w:sz w:val="24"/>
          <w:szCs w:val="24"/>
        </w:rPr>
        <w:t xml:space="preserve"> et al.</w:t>
      </w:r>
      <w:r w:rsidRPr="001E51F1">
        <w:rPr>
          <w:rFonts w:ascii="Arial" w:hAnsi="Arial" w:cs="Arial"/>
          <w:noProof/>
          <w:sz w:val="24"/>
          <w:szCs w:val="24"/>
        </w:rPr>
        <w:t xml:space="preserve"> Cooperative interactions of PTEN deficiency and RAS activation in melanoma metastasis. </w:t>
      </w:r>
      <w:r w:rsidRPr="001E51F1">
        <w:rPr>
          <w:rFonts w:ascii="Arial" w:hAnsi="Arial" w:cs="Arial"/>
          <w:i/>
          <w:noProof/>
          <w:sz w:val="24"/>
          <w:szCs w:val="24"/>
        </w:rPr>
        <w:t>Oncogene</w:t>
      </w:r>
      <w:r w:rsidRPr="001E51F1">
        <w:rPr>
          <w:rFonts w:ascii="Arial" w:hAnsi="Arial" w:cs="Arial"/>
          <w:noProof/>
          <w:sz w:val="24"/>
          <w:szCs w:val="24"/>
        </w:rPr>
        <w:t xml:space="preserve"> </w:t>
      </w:r>
      <w:r w:rsidRPr="001E51F1">
        <w:rPr>
          <w:rFonts w:ascii="Arial" w:hAnsi="Arial" w:cs="Arial"/>
          <w:b/>
          <w:noProof/>
          <w:sz w:val="24"/>
          <w:szCs w:val="24"/>
        </w:rPr>
        <w:t>29</w:t>
      </w:r>
      <w:r w:rsidRPr="001E51F1">
        <w:rPr>
          <w:rFonts w:ascii="Arial" w:hAnsi="Arial" w:cs="Arial"/>
          <w:noProof/>
          <w:sz w:val="24"/>
          <w:szCs w:val="24"/>
        </w:rPr>
        <w:t>, 6222-32 (2010).</w:t>
      </w:r>
      <w:bookmarkEnd w:id="18"/>
    </w:p>
    <w:p w14:paraId="04530E76" w14:textId="77777777" w:rsidR="00597BF6" w:rsidRPr="001E51F1" w:rsidRDefault="00597BF6" w:rsidP="001E51F1">
      <w:pPr>
        <w:spacing w:line="240" w:lineRule="auto"/>
        <w:jc w:val="both"/>
        <w:rPr>
          <w:rFonts w:ascii="Arial" w:hAnsi="Arial" w:cs="Arial"/>
          <w:noProof/>
          <w:sz w:val="24"/>
          <w:szCs w:val="24"/>
        </w:rPr>
      </w:pPr>
    </w:p>
    <w:p w14:paraId="015E676A" w14:textId="77777777" w:rsidR="0072609F" w:rsidRPr="001E51F1" w:rsidRDefault="003C3FBD" w:rsidP="001E51F1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1E51F1">
        <w:rPr>
          <w:rFonts w:ascii="Arial" w:hAnsi="Arial" w:cs="Arial"/>
          <w:sz w:val="24"/>
          <w:szCs w:val="24"/>
        </w:rPr>
        <w:fldChar w:fldCharType="end"/>
      </w:r>
    </w:p>
    <w:sectPr w:rsidR="0072609F" w:rsidRPr="001E51F1" w:rsidSect="002E1395">
      <w:footerReference w:type="default" r:id="rId14"/>
      <w:pgSz w:w="15840" w:h="12240" w:orient="landscape"/>
      <w:pgMar w:top="1440" w:right="207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A45EB4" w14:textId="77777777" w:rsidR="00D76FA4" w:rsidRDefault="00D76FA4" w:rsidP="004670AA">
      <w:pPr>
        <w:spacing w:after="0" w:line="240" w:lineRule="auto"/>
      </w:pPr>
      <w:r>
        <w:separator/>
      </w:r>
    </w:p>
  </w:endnote>
  <w:endnote w:type="continuationSeparator" w:id="0">
    <w:p w14:paraId="308EF8DC" w14:textId="77777777" w:rsidR="00D76FA4" w:rsidRDefault="00D76FA4" w:rsidP="004670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28076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786C25" w14:textId="77777777" w:rsidR="00D76FA4" w:rsidRDefault="00D76FA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068F7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0FD9CF24" w14:textId="77777777" w:rsidR="00D76FA4" w:rsidRDefault="00D76FA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D5F1B3" w14:textId="77777777" w:rsidR="00D76FA4" w:rsidRDefault="00D76FA4" w:rsidP="004670AA">
      <w:pPr>
        <w:spacing w:after="0" w:line="240" w:lineRule="auto"/>
      </w:pPr>
      <w:r>
        <w:separator/>
      </w:r>
    </w:p>
  </w:footnote>
  <w:footnote w:type="continuationSeparator" w:id="0">
    <w:p w14:paraId="407768CF" w14:textId="77777777" w:rsidR="00D76FA4" w:rsidRDefault="00D76FA4" w:rsidP="004670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lvl w:ilvl="0">
      <w:start w:val="1"/>
      <w:numFmt w:val="none"/>
      <w:pStyle w:val="Heading1"/>
      <w:suff w:val="nothing"/>
      <w:lvlText w:val=""/>
      <w:lvlJc w:val="left"/>
      <w:pPr>
        <w:tabs>
          <w:tab w:val="num" w:pos="432"/>
        </w:tabs>
        <w:ind w:left="432" w:hanging="432"/>
      </w:pPr>
      <w:rPr>
        <w:rFonts w:cs="Times New Roman"/>
      </w:r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1">
    <w:nsid w:val="0EA63C19"/>
    <w:multiLevelType w:val="hybridMultilevel"/>
    <w:tmpl w:val="92C4CDB8"/>
    <w:lvl w:ilvl="0" w:tplc="010A230A">
      <w:start w:val="1"/>
      <w:numFmt w:val="upperLetter"/>
      <w:lvlText w:val="%1."/>
      <w:lvlJc w:val="left"/>
      <w:pPr>
        <w:ind w:left="720" w:hanging="360"/>
      </w:pPr>
      <w:rPr>
        <w:rFonts w:eastAsia="Calibr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0364AF3"/>
    <w:multiLevelType w:val="hybridMultilevel"/>
    <w:tmpl w:val="58844E4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zzwvr0zz2are9e559kpe5a40ewrdz0r5xxx&quot;&gt;Li_TSP_EN_Library_June_07&lt;record-ids&gt;&lt;item&gt;1015&lt;/item&gt;&lt;item&gt;1044&lt;/item&gt;&lt;item&gt;1045&lt;/item&gt;&lt;item&gt;1191&lt;/item&gt;&lt;item&gt;1600&lt;/item&gt;&lt;item&gt;1638&lt;/item&gt;&lt;item&gt;1696&lt;/item&gt;&lt;item&gt;1714&lt;/item&gt;&lt;item&gt;1771&lt;/item&gt;&lt;item&gt;1902&lt;/item&gt;&lt;item&gt;1947&lt;/item&gt;&lt;item&gt;2253&lt;/item&gt;&lt;/record-ids&gt;&lt;/item&gt;&lt;/Libraries&gt;"/>
  </w:docVars>
  <w:rsids>
    <w:rsidRoot w:val="00152929"/>
    <w:rsid w:val="00040EA1"/>
    <w:rsid w:val="00046547"/>
    <w:rsid w:val="00052F48"/>
    <w:rsid w:val="000727F0"/>
    <w:rsid w:val="000A3565"/>
    <w:rsid w:val="000B20F6"/>
    <w:rsid w:val="000B65E9"/>
    <w:rsid w:val="000C231B"/>
    <w:rsid w:val="001150ED"/>
    <w:rsid w:val="00133B0C"/>
    <w:rsid w:val="00142A7C"/>
    <w:rsid w:val="00152929"/>
    <w:rsid w:val="001755F6"/>
    <w:rsid w:val="00186D40"/>
    <w:rsid w:val="001921EB"/>
    <w:rsid w:val="001961DB"/>
    <w:rsid w:val="001D7C9C"/>
    <w:rsid w:val="001E51F1"/>
    <w:rsid w:val="001F300A"/>
    <w:rsid w:val="001F409B"/>
    <w:rsid w:val="00200693"/>
    <w:rsid w:val="002058A2"/>
    <w:rsid w:val="002230E3"/>
    <w:rsid w:val="00226298"/>
    <w:rsid w:val="00240795"/>
    <w:rsid w:val="0026697D"/>
    <w:rsid w:val="002716FE"/>
    <w:rsid w:val="00282353"/>
    <w:rsid w:val="002C07F2"/>
    <w:rsid w:val="002C72DD"/>
    <w:rsid w:val="002E028B"/>
    <w:rsid w:val="002E1395"/>
    <w:rsid w:val="00312CD3"/>
    <w:rsid w:val="0031777B"/>
    <w:rsid w:val="003233B0"/>
    <w:rsid w:val="00353668"/>
    <w:rsid w:val="00367DA0"/>
    <w:rsid w:val="00380BC9"/>
    <w:rsid w:val="003A0AD8"/>
    <w:rsid w:val="003C3A61"/>
    <w:rsid w:val="003C3FBD"/>
    <w:rsid w:val="0040230C"/>
    <w:rsid w:val="00403B12"/>
    <w:rsid w:val="004123B5"/>
    <w:rsid w:val="004342DA"/>
    <w:rsid w:val="0045643D"/>
    <w:rsid w:val="004670AA"/>
    <w:rsid w:val="00484754"/>
    <w:rsid w:val="00484F46"/>
    <w:rsid w:val="004B6A9E"/>
    <w:rsid w:val="004F2003"/>
    <w:rsid w:val="004F66CC"/>
    <w:rsid w:val="005237E7"/>
    <w:rsid w:val="005440C4"/>
    <w:rsid w:val="005500FB"/>
    <w:rsid w:val="005528C6"/>
    <w:rsid w:val="00597BF6"/>
    <w:rsid w:val="00613237"/>
    <w:rsid w:val="00646518"/>
    <w:rsid w:val="00665A3E"/>
    <w:rsid w:val="00675565"/>
    <w:rsid w:val="006C2AC3"/>
    <w:rsid w:val="007254C3"/>
    <w:rsid w:val="0072609F"/>
    <w:rsid w:val="00783D7B"/>
    <w:rsid w:val="007959DB"/>
    <w:rsid w:val="007B5162"/>
    <w:rsid w:val="007F7126"/>
    <w:rsid w:val="00823B83"/>
    <w:rsid w:val="00824FD2"/>
    <w:rsid w:val="00833411"/>
    <w:rsid w:val="0084137C"/>
    <w:rsid w:val="00847CB6"/>
    <w:rsid w:val="0086040E"/>
    <w:rsid w:val="00864E08"/>
    <w:rsid w:val="008957B3"/>
    <w:rsid w:val="0089768A"/>
    <w:rsid w:val="008B4CCB"/>
    <w:rsid w:val="008C652A"/>
    <w:rsid w:val="008D239F"/>
    <w:rsid w:val="008D49E2"/>
    <w:rsid w:val="0090042C"/>
    <w:rsid w:val="00911174"/>
    <w:rsid w:val="00913974"/>
    <w:rsid w:val="00955DFA"/>
    <w:rsid w:val="0096067D"/>
    <w:rsid w:val="0098290C"/>
    <w:rsid w:val="009D1F85"/>
    <w:rsid w:val="009E7009"/>
    <w:rsid w:val="00A148AB"/>
    <w:rsid w:val="00A16B18"/>
    <w:rsid w:val="00A3449C"/>
    <w:rsid w:val="00A657F4"/>
    <w:rsid w:val="00A923A8"/>
    <w:rsid w:val="00AA53A7"/>
    <w:rsid w:val="00AC157C"/>
    <w:rsid w:val="00AC6E71"/>
    <w:rsid w:val="00B068F7"/>
    <w:rsid w:val="00B14A8D"/>
    <w:rsid w:val="00B26C0D"/>
    <w:rsid w:val="00B60633"/>
    <w:rsid w:val="00B80264"/>
    <w:rsid w:val="00BA59DD"/>
    <w:rsid w:val="00BC4A49"/>
    <w:rsid w:val="00C117F6"/>
    <w:rsid w:val="00C40951"/>
    <w:rsid w:val="00C660ED"/>
    <w:rsid w:val="00C95C78"/>
    <w:rsid w:val="00CB3AB5"/>
    <w:rsid w:val="00CC7D58"/>
    <w:rsid w:val="00CD3560"/>
    <w:rsid w:val="00CD6E92"/>
    <w:rsid w:val="00CE49CC"/>
    <w:rsid w:val="00CE6095"/>
    <w:rsid w:val="00CF2094"/>
    <w:rsid w:val="00D0106F"/>
    <w:rsid w:val="00D07198"/>
    <w:rsid w:val="00D142A4"/>
    <w:rsid w:val="00D262AF"/>
    <w:rsid w:val="00D410FE"/>
    <w:rsid w:val="00D63491"/>
    <w:rsid w:val="00D76FA4"/>
    <w:rsid w:val="00D81E15"/>
    <w:rsid w:val="00D81E80"/>
    <w:rsid w:val="00DB7BF6"/>
    <w:rsid w:val="00DC7BFA"/>
    <w:rsid w:val="00DD4B70"/>
    <w:rsid w:val="00DD7077"/>
    <w:rsid w:val="00DF1DDF"/>
    <w:rsid w:val="00E25EA6"/>
    <w:rsid w:val="00E40742"/>
    <w:rsid w:val="00E51519"/>
    <w:rsid w:val="00E53F13"/>
    <w:rsid w:val="00E92ADC"/>
    <w:rsid w:val="00E93A1D"/>
    <w:rsid w:val="00EA6266"/>
    <w:rsid w:val="00EC34C7"/>
    <w:rsid w:val="00EC619B"/>
    <w:rsid w:val="00EC7A01"/>
    <w:rsid w:val="00EE76DC"/>
    <w:rsid w:val="00EF2436"/>
    <w:rsid w:val="00F3094D"/>
    <w:rsid w:val="00F77109"/>
    <w:rsid w:val="00F83834"/>
    <w:rsid w:val="00FA27E8"/>
    <w:rsid w:val="00FC6122"/>
    <w:rsid w:val="00FD0216"/>
    <w:rsid w:val="00FD5786"/>
    <w:rsid w:val="00FE5E68"/>
    <w:rsid w:val="00FF629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C6DCA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>
    <w:lsdException w:name="footer" w:uiPriority="99"/>
    <w:lsdException w:name="Hyperlink" w:uiPriority="99"/>
    <w:lsdException w:name="FollowedHyperlink" w:uiPriority="99"/>
    <w:lsdException w:name="HTML Preformatted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5292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33411"/>
    <w:pPr>
      <w:keepNext/>
      <w:keepLines/>
      <w:widowControl w:val="0"/>
      <w:numPr>
        <w:numId w:val="3"/>
      </w:numPr>
      <w:suppressAutoHyphens/>
      <w:spacing w:before="480" w:after="0"/>
      <w:outlineLvl w:val="0"/>
    </w:pPr>
    <w:rPr>
      <w:rFonts w:eastAsia="SimSun"/>
      <w:b/>
      <w:bCs/>
      <w:color w:val="365F91"/>
      <w:sz w:val="28"/>
      <w:szCs w:val="28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33411"/>
    <w:rPr>
      <w:rFonts w:ascii="Calibri" w:eastAsia="SimSun" w:hAnsi="Calibri" w:cs="Times New Roman"/>
      <w:b/>
      <w:bCs/>
      <w:color w:val="365F91"/>
      <w:sz w:val="28"/>
      <w:szCs w:val="28"/>
      <w:lang w:eastAsia="ar-SA"/>
    </w:rPr>
  </w:style>
  <w:style w:type="paragraph" w:customStyle="1" w:styleId="Default">
    <w:name w:val="Default"/>
    <w:rsid w:val="00152929"/>
    <w:pPr>
      <w:tabs>
        <w:tab w:val="left" w:pos="709"/>
      </w:tabs>
      <w:suppressAutoHyphens/>
      <w:spacing w:after="0" w:line="100" w:lineRule="atLeast"/>
    </w:pPr>
    <w:rPr>
      <w:rFonts w:ascii="Cambria" w:eastAsia="Batang" w:hAnsi="Cambria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52929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152929"/>
    <w:rPr>
      <w:color w:val="800080"/>
      <w:u w:val="single"/>
    </w:rPr>
  </w:style>
  <w:style w:type="paragraph" w:customStyle="1" w:styleId="xl65">
    <w:name w:val="xl65"/>
    <w:basedOn w:val="Normal"/>
    <w:rsid w:val="0015292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7">
    <w:name w:val="xl67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8">
    <w:name w:val="xl68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9">
    <w:name w:val="xl69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1">
    <w:name w:val="xl71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2">
    <w:name w:val="xl72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3">
    <w:name w:val="xl73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4">
    <w:name w:val="xl74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5">
    <w:name w:val="xl75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76">
    <w:name w:val="xl76"/>
    <w:basedOn w:val="Normal"/>
    <w:rsid w:val="0015292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77">
    <w:name w:val="xl77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8">
    <w:name w:val="xl78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9">
    <w:name w:val="xl79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80">
    <w:name w:val="xl80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81">
    <w:name w:val="xl81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63">
    <w:name w:val="xl63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styleId="ListParagraph">
    <w:name w:val="List Paragraph"/>
    <w:basedOn w:val="Normal"/>
    <w:uiPriority w:val="34"/>
    <w:qFormat/>
    <w:rsid w:val="001F300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B7B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7BF6"/>
    <w:rPr>
      <w:rFonts w:ascii="Tahoma" w:eastAsia="Calibri" w:hAnsi="Tahoma" w:cs="Tahoma"/>
      <w:sz w:val="16"/>
      <w:szCs w:val="16"/>
    </w:rPr>
  </w:style>
  <w:style w:type="table" w:customStyle="1" w:styleId="MediumGrid31">
    <w:name w:val="Medium Grid 31"/>
    <w:basedOn w:val="TableNormal"/>
    <w:uiPriority w:val="69"/>
    <w:rsid w:val="008D49E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character" w:styleId="CommentReference">
    <w:name w:val="annotation reference"/>
    <w:basedOn w:val="DefaultParagraphFont"/>
    <w:uiPriority w:val="99"/>
    <w:rsid w:val="00D81E8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D81E8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D81E80"/>
    <w:rPr>
      <w:rFonts w:ascii="Calibri" w:eastAsia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D81E8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D81E80"/>
    <w:rPr>
      <w:rFonts w:ascii="Calibri" w:eastAsia="Calibri" w:hAnsi="Calibri" w:cs="Times New Roman"/>
      <w:b/>
      <w:bCs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locked/>
    <w:rsid w:val="00367DA0"/>
    <w:rPr>
      <w:rFonts w:ascii="Cambria" w:eastAsia="SimSun" w:hAnsi="Cambria" w:cs="Cambria"/>
      <w:sz w:val="20"/>
      <w:szCs w:val="20"/>
      <w:lang w:eastAsia="ar-SA" w:bidi="ar-SA"/>
    </w:rPr>
  </w:style>
  <w:style w:type="paragraph" w:styleId="NoSpacing">
    <w:name w:val="No Spacing"/>
    <w:uiPriority w:val="99"/>
    <w:qFormat/>
    <w:rsid w:val="00380BC9"/>
    <w:pPr>
      <w:spacing w:after="0" w:line="240" w:lineRule="auto"/>
    </w:pPr>
    <w:rPr>
      <w:rFonts w:ascii="Cambria" w:eastAsia="Batang" w:hAnsi="Cambria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rsid w:val="008334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eastAsiaTheme="minorHAnsi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33411"/>
    <w:rPr>
      <w:rFonts w:ascii="Courier" w:hAnsi="Courier" w:cs="Courier"/>
      <w:sz w:val="20"/>
      <w:szCs w:val="20"/>
    </w:rPr>
  </w:style>
  <w:style w:type="paragraph" w:styleId="Header">
    <w:name w:val="header"/>
    <w:basedOn w:val="Normal"/>
    <w:link w:val="HeaderChar"/>
    <w:rsid w:val="0046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4670AA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rsid w:val="0046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70AA"/>
    <w:rPr>
      <w:rFonts w:ascii="Calibri" w:eastAsia="Calibri" w:hAnsi="Calibri" w:cs="Times New Roman"/>
    </w:rPr>
  </w:style>
  <w:style w:type="paragraph" w:customStyle="1" w:styleId="xl24">
    <w:name w:val="xl24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xl25">
    <w:name w:val="xl25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xl26">
    <w:name w:val="xl26"/>
    <w:basedOn w:val="Normal"/>
    <w:rsid w:val="00613237"/>
    <w:pPr>
      <w:spacing w:beforeLines="1" w:afterLines="1" w:line="240" w:lineRule="auto"/>
      <w:jc w:val="center"/>
    </w:pPr>
    <w:rPr>
      <w:rFonts w:ascii="Times" w:eastAsiaTheme="minorHAnsi" w:hAnsi="Times" w:cstheme="minorBidi"/>
      <w:sz w:val="26"/>
      <w:szCs w:val="26"/>
    </w:rPr>
  </w:style>
  <w:style w:type="paragraph" w:customStyle="1" w:styleId="xl27">
    <w:name w:val="xl27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font5">
    <w:name w:val="font5"/>
    <w:basedOn w:val="Normal"/>
    <w:rsid w:val="00613237"/>
    <w:pPr>
      <w:spacing w:beforeLines="1" w:afterLines="1" w:line="240" w:lineRule="auto"/>
    </w:pPr>
    <w:rPr>
      <w:rFonts w:ascii="Verdana" w:eastAsiaTheme="minorHAnsi" w:hAnsi="Verdana" w:cstheme="minorBidi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>
    <w:lsdException w:name="footer" w:uiPriority="99"/>
    <w:lsdException w:name="Hyperlink" w:uiPriority="99"/>
    <w:lsdException w:name="FollowedHyperlink" w:uiPriority="99"/>
    <w:lsdException w:name="HTML Preformatted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5292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33411"/>
    <w:pPr>
      <w:keepNext/>
      <w:keepLines/>
      <w:widowControl w:val="0"/>
      <w:numPr>
        <w:numId w:val="3"/>
      </w:numPr>
      <w:suppressAutoHyphens/>
      <w:spacing w:before="480" w:after="0"/>
      <w:outlineLvl w:val="0"/>
    </w:pPr>
    <w:rPr>
      <w:rFonts w:eastAsia="SimSun"/>
      <w:b/>
      <w:bCs/>
      <w:color w:val="365F91"/>
      <w:sz w:val="28"/>
      <w:szCs w:val="28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33411"/>
    <w:rPr>
      <w:rFonts w:ascii="Calibri" w:eastAsia="SimSun" w:hAnsi="Calibri" w:cs="Times New Roman"/>
      <w:b/>
      <w:bCs/>
      <w:color w:val="365F91"/>
      <w:sz w:val="28"/>
      <w:szCs w:val="28"/>
      <w:lang w:eastAsia="ar-SA"/>
    </w:rPr>
  </w:style>
  <w:style w:type="paragraph" w:customStyle="1" w:styleId="Default">
    <w:name w:val="Default"/>
    <w:rsid w:val="00152929"/>
    <w:pPr>
      <w:tabs>
        <w:tab w:val="left" w:pos="709"/>
      </w:tabs>
      <w:suppressAutoHyphens/>
      <w:spacing w:after="0" w:line="100" w:lineRule="atLeast"/>
    </w:pPr>
    <w:rPr>
      <w:rFonts w:ascii="Cambria" w:eastAsia="Batang" w:hAnsi="Cambria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52929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152929"/>
    <w:rPr>
      <w:color w:val="800080"/>
      <w:u w:val="single"/>
    </w:rPr>
  </w:style>
  <w:style w:type="paragraph" w:customStyle="1" w:styleId="xl65">
    <w:name w:val="xl65"/>
    <w:basedOn w:val="Normal"/>
    <w:rsid w:val="0015292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7">
    <w:name w:val="xl67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8">
    <w:name w:val="xl68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9">
    <w:name w:val="xl69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1">
    <w:name w:val="xl71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2">
    <w:name w:val="xl72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14"/>
      <w:szCs w:val="14"/>
    </w:rPr>
  </w:style>
  <w:style w:type="paragraph" w:customStyle="1" w:styleId="xl73">
    <w:name w:val="xl73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4">
    <w:name w:val="xl74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5">
    <w:name w:val="xl75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76">
    <w:name w:val="xl76"/>
    <w:basedOn w:val="Normal"/>
    <w:rsid w:val="0015292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77">
    <w:name w:val="xl77"/>
    <w:basedOn w:val="Normal"/>
    <w:rsid w:val="0015292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8">
    <w:name w:val="xl78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79">
    <w:name w:val="xl79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4"/>
      <w:szCs w:val="14"/>
    </w:rPr>
  </w:style>
  <w:style w:type="paragraph" w:customStyle="1" w:styleId="xl80">
    <w:name w:val="xl80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81">
    <w:name w:val="xl81"/>
    <w:basedOn w:val="Normal"/>
    <w:rsid w:val="00152929"/>
    <w:pPr>
      <w:pBdr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14"/>
      <w:szCs w:val="14"/>
    </w:rPr>
  </w:style>
  <w:style w:type="paragraph" w:customStyle="1" w:styleId="xl63">
    <w:name w:val="xl63"/>
    <w:basedOn w:val="Normal"/>
    <w:rsid w:val="00152929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15292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styleId="ListParagraph">
    <w:name w:val="List Paragraph"/>
    <w:basedOn w:val="Normal"/>
    <w:uiPriority w:val="34"/>
    <w:qFormat/>
    <w:rsid w:val="001F300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B7B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7BF6"/>
    <w:rPr>
      <w:rFonts w:ascii="Tahoma" w:eastAsia="Calibri" w:hAnsi="Tahoma" w:cs="Tahoma"/>
      <w:sz w:val="16"/>
      <w:szCs w:val="16"/>
    </w:rPr>
  </w:style>
  <w:style w:type="table" w:customStyle="1" w:styleId="MediumGrid31">
    <w:name w:val="Medium Grid 31"/>
    <w:basedOn w:val="TableNormal"/>
    <w:uiPriority w:val="69"/>
    <w:rsid w:val="008D49E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character" w:styleId="CommentReference">
    <w:name w:val="annotation reference"/>
    <w:basedOn w:val="DefaultParagraphFont"/>
    <w:uiPriority w:val="99"/>
    <w:rsid w:val="00D81E8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D81E8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D81E80"/>
    <w:rPr>
      <w:rFonts w:ascii="Calibri" w:eastAsia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D81E8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D81E80"/>
    <w:rPr>
      <w:rFonts w:ascii="Calibri" w:eastAsia="Calibri" w:hAnsi="Calibri" w:cs="Times New Roman"/>
      <w:b/>
      <w:bCs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locked/>
    <w:rsid w:val="00367DA0"/>
    <w:rPr>
      <w:rFonts w:ascii="Cambria" w:eastAsia="SimSun" w:hAnsi="Cambria" w:cs="Cambria"/>
      <w:sz w:val="20"/>
      <w:szCs w:val="20"/>
      <w:lang w:eastAsia="ar-SA" w:bidi="ar-SA"/>
    </w:rPr>
  </w:style>
  <w:style w:type="paragraph" w:styleId="NoSpacing">
    <w:name w:val="No Spacing"/>
    <w:uiPriority w:val="99"/>
    <w:qFormat/>
    <w:rsid w:val="00380BC9"/>
    <w:pPr>
      <w:spacing w:after="0" w:line="240" w:lineRule="auto"/>
    </w:pPr>
    <w:rPr>
      <w:rFonts w:ascii="Cambria" w:eastAsia="Batang" w:hAnsi="Cambria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rsid w:val="008334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eastAsiaTheme="minorHAnsi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33411"/>
    <w:rPr>
      <w:rFonts w:ascii="Courier" w:hAnsi="Courier" w:cs="Courier"/>
      <w:sz w:val="20"/>
      <w:szCs w:val="20"/>
    </w:rPr>
  </w:style>
  <w:style w:type="paragraph" w:styleId="Header">
    <w:name w:val="header"/>
    <w:basedOn w:val="Normal"/>
    <w:link w:val="HeaderChar"/>
    <w:rsid w:val="0046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4670AA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rsid w:val="0046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70AA"/>
    <w:rPr>
      <w:rFonts w:ascii="Calibri" w:eastAsia="Calibri" w:hAnsi="Calibri" w:cs="Times New Roman"/>
    </w:rPr>
  </w:style>
  <w:style w:type="paragraph" w:customStyle="1" w:styleId="xl24">
    <w:name w:val="xl24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xl25">
    <w:name w:val="xl25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xl26">
    <w:name w:val="xl26"/>
    <w:basedOn w:val="Normal"/>
    <w:rsid w:val="00613237"/>
    <w:pPr>
      <w:spacing w:beforeLines="1" w:afterLines="1" w:line="240" w:lineRule="auto"/>
      <w:jc w:val="center"/>
    </w:pPr>
    <w:rPr>
      <w:rFonts w:ascii="Times" w:eastAsiaTheme="minorHAnsi" w:hAnsi="Times" w:cstheme="minorBidi"/>
      <w:sz w:val="26"/>
      <w:szCs w:val="26"/>
    </w:rPr>
  </w:style>
  <w:style w:type="paragraph" w:customStyle="1" w:styleId="xl27">
    <w:name w:val="xl27"/>
    <w:basedOn w:val="Normal"/>
    <w:rsid w:val="00613237"/>
    <w:pPr>
      <w:spacing w:beforeLines="1" w:afterLines="1" w:line="240" w:lineRule="auto"/>
    </w:pPr>
    <w:rPr>
      <w:rFonts w:ascii="Times" w:eastAsiaTheme="minorHAnsi" w:hAnsi="Times" w:cstheme="minorBidi"/>
      <w:sz w:val="26"/>
      <w:szCs w:val="26"/>
    </w:rPr>
  </w:style>
  <w:style w:type="paragraph" w:customStyle="1" w:styleId="font5">
    <w:name w:val="font5"/>
    <w:basedOn w:val="Normal"/>
    <w:rsid w:val="00613237"/>
    <w:pPr>
      <w:spacing w:beforeLines="1" w:afterLines="1" w:line="240" w:lineRule="auto"/>
    </w:pPr>
    <w:rPr>
      <w:rFonts w:ascii="Verdana" w:eastAsiaTheme="minorHAnsi" w:hAnsi="Verdana" w:cstheme="minorBidi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877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8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01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5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8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38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64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93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63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1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44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35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80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72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6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9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3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image" Target="media/image4.png"/><Relationship Id="rId13" Type="http://schemas.openxmlformats.org/officeDocument/2006/relationships/image" Target="media/image5.emf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emf"/><Relationship Id="rId10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D09D5BC-FB5D-844B-8632-C7760ABE96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26</Pages>
  <Words>3682</Words>
  <Characters>20991</Characters>
  <Application>Microsoft Macintosh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hitha</dc:creator>
  <cp:lastModifiedBy>Krishna Kanchi</cp:lastModifiedBy>
  <cp:revision>4</cp:revision>
  <cp:lastPrinted>2012-03-07T05:11:00Z</cp:lastPrinted>
  <dcterms:created xsi:type="dcterms:W3CDTF">2014-10-14T19:35:00Z</dcterms:created>
  <dcterms:modified xsi:type="dcterms:W3CDTF">2014-10-20T15:22:00Z</dcterms:modified>
</cp:coreProperties>
</file>